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1BFD" w:rsidRPr="0010647A" w:rsidRDefault="009B1BFD">
      <w:pPr>
        <w:rPr>
          <w:rFonts w:ascii="Times New Roman" w:hAnsi="Times New Roman" w:cs="Times New Roman"/>
          <w:sz w:val="24"/>
        </w:rPr>
      </w:pPr>
    </w:p>
    <w:p w:rsidR="0010647A" w:rsidRDefault="0010647A"/>
    <w:p w:rsidR="0010647A" w:rsidRDefault="0010647A"/>
    <w:p w:rsidR="0010647A" w:rsidRDefault="0010647A" w:rsidP="0010647A">
      <w:pPr>
        <w:jc w:val="center"/>
        <w:rPr>
          <w:rFonts w:ascii="Times New Roman" w:hAnsi="Times New Roman" w:cs="Times New Roman"/>
          <w:b/>
          <w:sz w:val="24"/>
        </w:rPr>
      </w:pPr>
    </w:p>
    <w:p w:rsidR="0010647A" w:rsidRDefault="0010647A" w:rsidP="0010647A">
      <w:pPr>
        <w:jc w:val="center"/>
        <w:rPr>
          <w:rFonts w:ascii="Times New Roman" w:hAnsi="Times New Roman" w:cs="Times New Roman"/>
          <w:b/>
          <w:sz w:val="24"/>
        </w:rPr>
      </w:pPr>
      <w:r w:rsidRPr="0010647A">
        <w:rPr>
          <w:rFonts w:ascii="Times New Roman" w:hAnsi="Times New Roman" w:cs="Times New Roman"/>
          <w:b/>
          <w:sz w:val="24"/>
        </w:rPr>
        <w:t xml:space="preserve">Endometriosis and </w:t>
      </w:r>
      <w:r>
        <w:rPr>
          <w:rFonts w:ascii="Times New Roman" w:hAnsi="Times New Roman" w:cs="Times New Roman"/>
          <w:b/>
          <w:sz w:val="24"/>
        </w:rPr>
        <w:t>Stigma</w:t>
      </w:r>
      <w:r w:rsidR="00F15623">
        <w:rPr>
          <w:rFonts w:ascii="Times New Roman" w:hAnsi="Times New Roman" w:cs="Times New Roman"/>
          <w:b/>
          <w:sz w:val="24"/>
        </w:rPr>
        <w:t>tization</w:t>
      </w:r>
      <w:r w:rsidRPr="0010647A">
        <w:rPr>
          <w:rFonts w:ascii="Times New Roman" w:hAnsi="Times New Roman" w:cs="Times New Roman"/>
          <w:b/>
          <w:sz w:val="24"/>
        </w:rPr>
        <w:t xml:space="preserve">: A </w:t>
      </w:r>
      <w:r>
        <w:rPr>
          <w:rFonts w:ascii="Times New Roman" w:hAnsi="Times New Roman" w:cs="Times New Roman"/>
          <w:b/>
          <w:sz w:val="24"/>
        </w:rPr>
        <w:t>literature</w:t>
      </w:r>
      <w:r w:rsidRPr="0010647A">
        <w:rPr>
          <w:rFonts w:ascii="Times New Roman" w:hAnsi="Times New Roman" w:cs="Times New Roman"/>
          <w:b/>
          <w:sz w:val="24"/>
        </w:rPr>
        <w:t xml:space="preserve"> review</w:t>
      </w:r>
    </w:p>
    <w:p w:rsidR="007F1408" w:rsidRDefault="007F1408" w:rsidP="0010647A">
      <w:pPr>
        <w:jc w:val="center"/>
        <w:rPr>
          <w:rFonts w:ascii="Times New Roman" w:hAnsi="Times New Roman" w:cs="Times New Roman"/>
          <w:b/>
          <w:sz w:val="24"/>
        </w:rPr>
      </w:pPr>
    </w:p>
    <w:p w:rsidR="0010647A" w:rsidRDefault="0010647A">
      <w:pPr>
        <w:rPr>
          <w:rFonts w:ascii="Times New Roman" w:hAnsi="Times New Roman" w:cs="Times New Roman"/>
          <w:sz w:val="24"/>
          <w:szCs w:val="24"/>
        </w:rPr>
      </w:pPr>
    </w:p>
    <w:p w:rsidR="0010647A" w:rsidRDefault="0010647A">
      <w:pPr>
        <w:rPr>
          <w:rFonts w:ascii="Times New Roman" w:hAnsi="Times New Roman" w:cs="Times New Roman"/>
          <w:sz w:val="24"/>
          <w:szCs w:val="24"/>
        </w:rPr>
      </w:pPr>
    </w:p>
    <w:p w:rsidR="0010647A" w:rsidRDefault="0010647A">
      <w:pPr>
        <w:rPr>
          <w:rFonts w:ascii="Times New Roman" w:hAnsi="Times New Roman" w:cs="Times New Roman"/>
          <w:sz w:val="24"/>
          <w:szCs w:val="24"/>
        </w:rPr>
      </w:pPr>
    </w:p>
    <w:p w:rsidR="0010647A" w:rsidRPr="006B56B0" w:rsidRDefault="0010647A">
      <w:pPr>
        <w:rPr>
          <w:rFonts w:ascii="Times New Roman" w:hAnsi="Times New Roman" w:cs="Times New Roman"/>
          <w:sz w:val="24"/>
          <w:szCs w:val="24"/>
        </w:rPr>
      </w:pPr>
    </w:p>
    <w:p w:rsidR="0010647A" w:rsidRPr="003632AD" w:rsidRDefault="0010647A">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3632AD" w:rsidRPr="003632AD" w:rsidRDefault="003632AD">
      <w:pPr>
        <w:rPr>
          <w:rFonts w:ascii="Times New Roman" w:hAnsi="Times New Roman" w:cs="Times New Roman"/>
          <w:sz w:val="24"/>
          <w:szCs w:val="24"/>
          <w:lang w:val="en-GB"/>
        </w:rPr>
      </w:pPr>
    </w:p>
    <w:p w:rsidR="00761177" w:rsidRPr="003B436D" w:rsidRDefault="00761177" w:rsidP="00E903B1">
      <w:pPr>
        <w:jc w:val="both"/>
        <w:rPr>
          <w:rFonts w:ascii="Times New Roman" w:hAnsi="Times New Roman" w:cs="Times New Roman"/>
          <w:sz w:val="24"/>
          <w:szCs w:val="24"/>
          <w:lang w:val="en-GB"/>
        </w:rPr>
      </w:pPr>
    </w:p>
    <w:p w:rsidR="00E73E28" w:rsidRPr="003B436D" w:rsidRDefault="00E73E28" w:rsidP="00E903B1">
      <w:pPr>
        <w:jc w:val="both"/>
        <w:rPr>
          <w:rFonts w:ascii="Times New Roman" w:hAnsi="Times New Roman" w:cs="Times New Roman"/>
          <w:sz w:val="24"/>
          <w:szCs w:val="24"/>
          <w:lang w:val="en-GB"/>
        </w:rPr>
      </w:pPr>
    </w:p>
    <w:p w:rsidR="003B436D" w:rsidRPr="003B436D" w:rsidRDefault="003B436D" w:rsidP="00E903B1">
      <w:pPr>
        <w:jc w:val="both"/>
        <w:rPr>
          <w:rFonts w:ascii="Times New Roman" w:hAnsi="Times New Roman" w:cs="Times New Roman"/>
          <w:sz w:val="24"/>
          <w:szCs w:val="24"/>
          <w:lang w:val="en-GB"/>
        </w:rPr>
      </w:pPr>
    </w:p>
    <w:p w:rsidR="00E73E28" w:rsidRPr="003B436D" w:rsidRDefault="00E73E28" w:rsidP="00E903B1">
      <w:pPr>
        <w:jc w:val="both"/>
        <w:rPr>
          <w:rFonts w:ascii="Times New Roman" w:hAnsi="Times New Roman" w:cs="Times New Roman"/>
          <w:sz w:val="24"/>
          <w:szCs w:val="24"/>
          <w:lang w:val="en-GB"/>
        </w:rPr>
      </w:pPr>
    </w:p>
    <w:p w:rsidR="00761177" w:rsidRPr="003B436D" w:rsidRDefault="00761177" w:rsidP="00E903B1">
      <w:pPr>
        <w:jc w:val="both"/>
        <w:rPr>
          <w:rFonts w:ascii="Times New Roman" w:hAnsi="Times New Roman" w:cs="Times New Roman"/>
          <w:sz w:val="24"/>
          <w:szCs w:val="24"/>
          <w:lang w:val="en-GB"/>
        </w:rPr>
      </w:pPr>
    </w:p>
    <w:p w:rsidR="003632AD" w:rsidRPr="00675363" w:rsidRDefault="003632AD" w:rsidP="003632AD">
      <w:pPr>
        <w:jc w:val="center"/>
        <w:rPr>
          <w:rFonts w:ascii="Times New Roman" w:hAnsi="Times New Roman" w:cs="Times New Roman"/>
          <w:b/>
          <w:sz w:val="24"/>
          <w:szCs w:val="24"/>
        </w:rPr>
      </w:pPr>
      <w:r w:rsidRPr="00675363">
        <w:rPr>
          <w:rFonts w:ascii="Times New Roman" w:hAnsi="Times New Roman" w:cs="Times New Roman"/>
          <w:b/>
          <w:sz w:val="24"/>
          <w:szCs w:val="24"/>
        </w:rPr>
        <w:lastRenderedPageBreak/>
        <w:t>Abstract</w:t>
      </w:r>
    </w:p>
    <w:p w:rsidR="00AA7501" w:rsidRPr="00675363" w:rsidRDefault="00AA7501" w:rsidP="003632AD">
      <w:pPr>
        <w:jc w:val="center"/>
        <w:rPr>
          <w:rFonts w:ascii="Times New Roman" w:hAnsi="Times New Roman" w:cs="Times New Roman"/>
          <w:b/>
          <w:sz w:val="24"/>
          <w:szCs w:val="24"/>
        </w:rPr>
      </w:pPr>
    </w:p>
    <w:p w:rsidR="00E73E28" w:rsidRPr="00675363" w:rsidRDefault="00E73E28" w:rsidP="00E73E28">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Endometriosis, a chronic condition affecting women worldwide, remains a complex and enigmatic disease. Despite its appearance and debilitating symptoms, the lack of sufficient information about endometriosis often leads to misconceptions and stigmatization of women. This literature review aims to shed light on the phenomenon of stigma surrounding endometriosis and its profound impact on the mental health of affected women. The search for relevant literature was conducted in the databases </w:t>
      </w:r>
      <w:proofErr w:type="spellStart"/>
      <w:r w:rsidRPr="00675363">
        <w:rPr>
          <w:rFonts w:ascii="Times New Roman" w:hAnsi="Times New Roman" w:cs="Times New Roman"/>
          <w:sz w:val="24"/>
          <w:szCs w:val="24"/>
        </w:rPr>
        <w:t>Pubmed</w:t>
      </w:r>
      <w:proofErr w:type="spellEnd"/>
      <w:r w:rsidRPr="00675363">
        <w:rPr>
          <w:rFonts w:ascii="Times New Roman" w:hAnsi="Times New Roman" w:cs="Times New Roman"/>
          <w:sz w:val="24"/>
          <w:szCs w:val="24"/>
        </w:rPr>
        <w:t xml:space="preserve">, Science-Direct, and Scopus. Inclusion criteria for the studies were as follows: </w:t>
      </w:r>
      <w:r w:rsidR="00F659BA" w:rsidRPr="00675363">
        <w:rPr>
          <w:rFonts w:ascii="Times New Roman" w:hAnsi="Times New Roman" w:cs="Times New Roman"/>
          <w:sz w:val="24"/>
          <w:szCs w:val="24"/>
        </w:rPr>
        <w:t xml:space="preserve">patients with endometriosis, exploration of the phenomenon of stigma in this sample, qualitative or quantitative design, publication after 2000, and written in English. </w:t>
      </w:r>
      <w:r w:rsidRPr="00675363">
        <w:rPr>
          <w:rFonts w:ascii="Times New Roman" w:hAnsi="Times New Roman" w:cs="Times New Roman"/>
          <w:sz w:val="24"/>
          <w:szCs w:val="24"/>
        </w:rPr>
        <w:t xml:space="preserve">Out of the total of 478 articles identified from the three databases, six articles met the inclusion criteria for this literature review. </w:t>
      </w:r>
      <w:r w:rsidR="00CB6672" w:rsidRPr="00675363">
        <w:rPr>
          <w:rFonts w:ascii="Times New Roman" w:hAnsi="Times New Roman" w:cs="Times New Roman"/>
          <w:sz w:val="24"/>
          <w:szCs w:val="24"/>
        </w:rPr>
        <w:t>The review's findings indicate that women with endometriosis encounter stigma from an early age, extending from their school years into adulthood. Employers and family members often question the severity of their pain, while menstrual pain is unjustly normalized as something women should endure. The impact of this stigma and criticism on the mental health of these women is profound, leading to feelings of despair, social exclusion, and even suicidal thoughts. In conclusion, this literature review underscores the pressing need for increased awareness and efforts to address the stigma surrounding endometriosis.</w:t>
      </w:r>
    </w:p>
    <w:p w:rsidR="00CB6672" w:rsidRPr="00675363" w:rsidRDefault="00CB6672" w:rsidP="00E73E28">
      <w:pPr>
        <w:spacing w:line="480" w:lineRule="auto"/>
        <w:jc w:val="both"/>
        <w:rPr>
          <w:rFonts w:ascii="Times New Roman" w:hAnsi="Times New Roman" w:cs="Times New Roman"/>
          <w:sz w:val="24"/>
          <w:szCs w:val="24"/>
        </w:rPr>
      </w:pPr>
    </w:p>
    <w:p w:rsidR="00D00DEA" w:rsidRPr="00675363" w:rsidRDefault="00D00DEA" w:rsidP="002B538C">
      <w:pPr>
        <w:spacing w:line="480" w:lineRule="auto"/>
        <w:jc w:val="both"/>
        <w:rPr>
          <w:rFonts w:ascii="Times New Roman" w:hAnsi="Times New Roman" w:cs="Times New Roman"/>
          <w:sz w:val="24"/>
          <w:szCs w:val="24"/>
        </w:rPr>
      </w:pPr>
      <w:r w:rsidRPr="00675363">
        <w:rPr>
          <w:rFonts w:ascii="Times New Roman" w:hAnsi="Times New Roman" w:cs="Times New Roman"/>
          <w:b/>
          <w:sz w:val="24"/>
          <w:szCs w:val="24"/>
        </w:rPr>
        <w:t>Keywords:</w:t>
      </w:r>
      <w:r w:rsidRPr="00675363">
        <w:rPr>
          <w:rFonts w:ascii="Times New Roman" w:hAnsi="Times New Roman" w:cs="Times New Roman"/>
          <w:sz w:val="24"/>
          <w:szCs w:val="24"/>
        </w:rPr>
        <w:t xml:space="preserve"> Endometriosis, Stigmatization, Menstrual disorders, </w:t>
      </w:r>
      <w:r w:rsidR="003B436D" w:rsidRPr="00675363">
        <w:rPr>
          <w:rFonts w:ascii="Times New Roman" w:hAnsi="Times New Roman" w:cs="Times New Roman"/>
          <w:sz w:val="24"/>
          <w:szCs w:val="24"/>
        </w:rPr>
        <w:t xml:space="preserve">Pain, </w:t>
      </w:r>
      <w:r w:rsidRPr="00675363">
        <w:rPr>
          <w:rFonts w:ascii="Times New Roman" w:hAnsi="Times New Roman" w:cs="Times New Roman"/>
          <w:sz w:val="24"/>
          <w:szCs w:val="24"/>
        </w:rPr>
        <w:t>Literature review</w:t>
      </w:r>
    </w:p>
    <w:p w:rsidR="0034341D" w:rsidRPr="00675363" w:rsidRDefault="0034341D">
      <w:pPr>
        <w:rPr>
          <w:rFonts w:ascii="Times New Roman" w:hAnsi="Times New Roman" w:cs="Times New Roman"/>
          <w:sz w:val="24"/>
          <w:szCs w:val="24"/>
          <w:lang w:val="en-GB"/>
        </w:rPr>
      </w:pPr>
    </w:p>
    <w:p w:rsidR="00E73E28" w:rsidRPr="00675363" w:rsidRDefault="00E73E28">
      <w:pPr>
        <w:rPr>
          <w:rFonts w:ascii="Times New Roman" w:hAnsi="Times New Roman" w:cs="Times New Roman"/>
          <w:sz w:val="24"/>
          <w:szCs w:val="24"/>
          <w:lang w:val="en-GB"/>
        </w:rPr>
      </w:pPr>
    </w:p>
    <w:p w:rsidR="00DF2559" w:rsidRPr="00675363" w:rsidRDefault="00DF2559" w:rsidP="0034341D">
      <w:pPr>
        <w:jc w:val="center"/>
        <w:rPr>
          <w:rFonts w:ascii="Times New Roman" w:hAnsi="Times New Roman" w:cs="Times New Roman"/>
          <w:b/>
          <w:sz w:val="24"/>
          <w:szCs w:val="24"/>
        </w:rPr>
      </w:pPr>
      <w:r w:rsidRPr="00675363">
        <w:rPr>
          <w:rFonts w:ascii="Times New Roman" w:hAnsi="Times New Roman" w:cs="Times New Roman"/>
          <w:b/>
          <w:sz w:val="24"/>
          <w:szCs w:val="24"/>
        </w:rPr>
        <w:t>Introduction</w:t>
      </w:r>
    </w:p>
    <w:p w:rsidR="00DF2559" w:rsidRPr="00675363" w:rsidRDefault="00DF2559" w:rsidP="0034341D">
      <w:pPr>
        <w:jc w:val="center"/>
        <w:rPr>
          <w:rFonts w:ascii="Times New Roman" w:hAnsi="Times New Roman" w:cs="Times New Roman"/>
          <w:b/>
          <w:sz w:val="24"/>
          <w:szCs w:val="24"/>
        </w:rPr>
      </w:pPr>
    </w:p>
    <w:p w:rsidR="00CB6672" w:rsidRPr="00675363" w:rsidRDefault="00AF5CDD" w:rsidP="00CB6672">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Endometriosis is a chronic and progressive condition that exerts a considerable impact on various aspects of a woman's life, encompassing personal, intimate, and professional spheres</w:t>
      </w:r>
      <w:r w:rsidR="00853F2E" w:rsidRPr="00675363">
        <w:rPr>
          <w:rFonts w:ascii="Times New Roman" w:hAnsi="Times New Roman" w:cs="Times New Roman"/>
          <w:sz w:val="24"/>
          <w:szCs w:val="24"/>
        </w:rPr>
        <w:t xml:space="preserve"> </w:t>
      </w:r>
      <w:r w:rsidR="00853F2E" w:rsidRPr="00675363">
        <w:rPr>
          <w:rFonts w:ascii="Times New Roman" w:hAnsi="Times New Roman" w:cs="Times New Roman"/>
          <w:sz w:val="24"/>
          <w:szCs w:val="24"/>
        </w:rPr>
        <w:fldChar w:fldCharType="begin" w:fldLock="1"/>
      </w:r>
      <w:r w:rsidR="00643BAD" w:rsidRPr="00675363">
        <w:rPr>
          <w:rFonts w:ascii="Times New Roman" w:hAnsi="Times New Roman" w:cs="Times New Roman"/>
          <w:sz w:val="24"/>
          <w:szCs w:val="24"/>
        </w:rPr>
        <w:instrText>ADDIN CSL_CITATION {"citationItems":[{"id":"ITEM-1","itemData":{"ISBN":"1-83962-466-3","author":[{"dropping-particle":"","family":"Marsh","given":"Courtney","non-dropping-particle":"","parse-names":false,"suffix":""}],"editor":[{"dropping-particle":"","family":"Marsh","given":"Courtney","non-dropping-particle":"","parse-names":false,"suffix":""}],"genre":"book","id":"ITEM-1","issued":{"date-parts":[["2021"]]},"language":"eng","publisher":"IntechOpen","publisher-place":"London","title":"Endometriosis","type":"book"},"uris":["http://www.mendeley.com/documents/?uuid=34445b5b-715b-3a22-b5fc-add45fd648ff"]}],"mendeley":{"formattedCitation":"&lt;sup&gt;1&lt;/sup&gt;","plainTextFormattedCitation":"1","previouslyFormattedCitation":"&lt;sup&gt;1&lt;/sup&gt;"},"properties":{"noteIndex":0},"schema":"https://github.com/citation-style-language/schema/raw/master/csl-citation.json"}</w:instrText>
      </w:r>
      <w:r w:rsidR="00853F2E" w:rsidRPr="00675363">
        <w:rPr>
          <w:rFonts w:ascii="Times New Roman" w:hAnsi="Times New Roman" w:cs="Times New Roman"/>
          <w:sz w:val="24"/>
          <w:szCs w:val="24"/>
        </w:rPr>
        <w:fldChar w:fldCharType="separate"/>
      </w:r>
      <w:r w:rsidR="007F1408" w:rsidRPr="00675363">
        <w:rPr>
          <w:rFonts w:ascii="Times New Roman" w:hAnsi="Times New Roman" w:cs="Times New Roman"/>
          <w:noProof/>
          <w:sz w:val="24"/>
          <w:szCs w:val="24"/>
          <w:vertAlign w:val="superscript"/>
        </w:rPr>
        <w:t>1</w:t>
      </w:r>
      <w:r w:rsidR="00853F2E" w:rsidRPr="00675363">
        <w:rPr>
          <w:rFonts w:ascii="Times New Roman" w:hAnsi="Times New Roman" w:cs="Times New Roman"/>
          <w:sz w:val="24"/>
          <w:szCs w:val="24"/>
        </w:rPr>
        <w:fldChar w:fldCharType="end"/>
      </w:r>
      <w:r w:rsidRPr="00675363">
        <w:rPr>
          <w:rFonts w:ascii="Times New Roman" w:hAnsi="Times New Roman" w:cs="Times New Roman"/>
          <w:sz w:val="24"/>
          <w:szCs w:val="24"/>
        </w:rPr>
        <w:t xml:space="preserve">. </w:t>
      </w:r>
      <w:r w:rsidR="00131F32" w:rsidRPr="00675363">
        <w:rPr>
          <w:rFonts w:ascii="Times New Roman" w:hAnsi="Times New Roman" w:cs="Times New Roman"/>
          <w:sz w:val="24"/>
          <w:szCs w:val="24"/>
        </w:rPr>
        <w:t>The prevalence of endometriosis is 10-15% of all women of reproductive age and symptoms include, but are not limited to</w:t>
      </w:r>
      <w:r w:rsidR="008B046A" w:rsidRPr="00675363">
        <w:rPr>
          <w:rFonts w:ascii="Times New Roman" w:hAnsi="Times New Roman" w:cs="Times New Roman"/>
          <w:sz w:val="24"/>
          <w:szCs w:val="24"/>
        </w:rPr>
        <w:t>,</w:t>
      </w:r>
      <w:r w:rsidR="00131F32" w:rsidRPr="00675363">
        <w:rPr>
          <w:rFonts w:ascii="Times New Roman" w:hAnsi="Times New Roman" w:cs="Times New Roman"/>
          <w:sz w:val="24"/>
          <w:szCs w:val="24"/>
        </w:rPr>
        <w:t xml:space="preserve"> chronic pelvic pain, dysmenorrhea, alterations in menstrual cycles </w:t>
      </w:r>
      <w:r w:rsidR="00131F32" w:rsidRPr="00675363">
        <w:rPr>
          <w:rFonts w:ascii="Times New Roman" w:hAnsi="Times New Roman" w:cs="Times New Roman"/>
          <w:sz w:val="24"/>
          <w:szCs w:val="24"/>
        </w:rPr>
        <w:fldChar w:fldCharType="begin" w:fldLock="1"/>
      </w:r>
      <w:r w:rsidR="00643BAD" w:rsidRPr="00675363">
        <w:rPr>
          <w:rFonts w:ascii="Times New Roman" w:hAnsi="Times New Roman" w:cs="Times New Roman"/>
          <w:sz w:val="24"/>
          <w:szCs w:val="24"/>
        </w:rPr>
        <w:instrText>ADDIN CSL_CITATION {"citationItems":[{"id":"ITEM-1","itemData":{"DOI":"10.1007/s13669-017-0187-1","ISSN":"2161-3303","PMID":"29276652","author":[{"dropping-particle":"","family":"Parasar","given":"Parveen","non-dropping-particle":"","parse-names":false,"suffix":""},{"dropping-particle":"","family":"Ozcan","given":"Pinar","non-dropping-particle":"","parse-names":false,"suffix":""},{"dropping-particle":"","family":"Terry","given":"Kathryn L.","non-dropping-particle":"","parse-names":false,"suffix":""}],"container-title":"Current obstetrics and gynecology reports","genre":"article","id":"ITEM-1","issue":"1","issued":{"date-parts":[["2017"]]},"language":"eng","page":"34-41","publisher":"Springer US","publisher-place":"New York","title":"Endometriosis: Epidemiology, Diagnosis and Clinical Management","title-short":"Curr Obstet Gynecol Rep","type":"article-journal","volume":"6"},"uris":["http://www.mendeley.com/documents/?uuid=946df208-7ca2-30b5-82de-5893704b35b5"]}],"mendeley":{"formattedCitation":"&lt;sup&gt;2&lt;/sup&gt;","plainTextFormattedCitation":"2","previouslyFormattedCitation":"&lt;sup&gt;2&lt;/sup&gt;"},"properties":{"noteIndex":0},"schema":"https://github.com/citation-style-language/schema/raw/master/csl-citation.json"}</w:instrText>
      </w:r>
      <w:r w:rsidR="00131F32" w:rsidRPr="00675363">
        <w:rPr>
          <w:rFonts w:ascii="Times New Roman" w:hAnsi="Times New Roman" w:cs="Times New Roman"/>
          <w:sz w:val="24"/>
          <w:szCs w:val="24"/>
        </w:rPr>
        <w:fldChar w:fldCharType="separate"/>
      </w:r>
      <w:r w:rsidR="007F1408" w:rsidRPr="00675363">
        <w:rPr>
          <w:rFonts w:ascii="Times New Roman" w:hAnsi="Times New Roman" w:cs="Times New Roman"/>
          <w:noProof/>
          <w:sz w:val="24"/>
          <w:szCs w:val="24"/>
          <w:vertAlign w:val="superscript"/>
        </w:rPr>
        <w:t>2</w:t>
      </w:r>
      <w:r w:rsidR="00131F32" w:rsidRPr="00675363">
        <w:rPr>
          <w:rFonts w:ascii="Times New Roman" w:hAnsi="Times New Roman" w:cs="Times New Roman"/>
          <w:sz w:val="24"/>
          <w:szCs w:val="24"/>
        </w:rPr>
        <w:fldChar w:fldCharType="end"/>
      </w:r>
      <w:r w:rsidR="00131F32" w:rsidRPr="00675363">
        <w:rPr>
          <w:rFonts w:ascii="Times New Roman" w:hAnsi="Times New Roman" w:cs="Times New Roman"/>
          <w:sz w:val="24"/>
          <w:szCs w:val="24"/>
        </w:rPr>
        <w:t>.</w:t>
      </w:r>
      <w:r w:rsidR="005B5FDB" w:rsidRPr="00675363">
        <w:rPr>
          <w:rFonts w:ascii="Times New Roman" w:hAnsi="Times New Roman" w:cs="Times New Roman"/>
          <w:sz w:val="24"/>
          <w:szCs w:val="24"/>
        </w:rPr>
        <w:t xml:space="preserve"> Moreover, endometriosis is commonly associated with infertility, impacting sexual functioning, self-confidence, and the couple's relationship </w:t>
      </w:r>
      <w:r w:rsidR="005B5FDB"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1080/0167482X.2019.1659775","ISSN":"1743-8942","abstract":"Purpose: Women with endometriosis represent a significant proportion of all outpatient gynecological consultations. Endometriosis is a benign chronic condition characterized by the spreading of endometrial-like tissue outside the uterus. A correlation between endometriosis and infertility has been strongly underlined in the literature about the topic: recent data suggest that up to 50% of women with infertility may suffer from this disease. The aim of this brief commentary is to focus the attention on the importance of a multidisciplinary approach for patients with endometriosis, including an accurate psychological and sexological counselling. Materials and Methods: We propose a brief point of view about a multidisciplinary approach in the treatment of endometriosis and associated infertility. Results and conclusions: Endometriosis is associated to a worse quality of life. Women with endometriosis also report higher levels of psychological conditions such as anxiety and depression. For this reason, an integrative approach is strongly advisable in order to improve social functions and mental health of these women and their partners. This may allow a more correct therapeutic management of these patients, reducing the potential negative impact of the disease on the mental wellbeing of the couple.","author":[{"dropping-particle":"","family":"Rosa","given":"Lucia Valentina","non-dropping-particle":"La","parse-names":false,"suffix":""},{"dropping-particle":"","family":"Barra","given":"Fabio","non-dropping-particle":"","parse-names":false,"suffix":""},{"dropping-particle":"","family":"Chiofalo","given":"Benito","non-dropping-particle":"","parse-names":false,"suffix":""},{"dropping-particle":"","family":"Platania","given":"Alessio","non-dropping-particle":"","parse-names":false,"suffix":""},{"dropping-particle":"Di","family":"Guardo","given":"Federica","non-dropping-particle":"","parse-names":false,"suffix":""},{"dropping-particle":"","family":"Conway","given":"Francesca","non-dropping-particle":"","parse-names":false,"suffix":""},{"dropping-particle":"","family":"Di","given":"Silvia","non-dropping-particle":"","parse-names":false,"suffix":""},{"dropping-particle":"","family":"Antonio","given":"Angelo","non-dropping-particle":"","parse-names":false,"suffix":""},{"dropping-particle":"","family":"Lin","given":"Li-Te","non-dropping-particle":"","parse-names":false,"suffix":""}],"container-title":"Taylor &amp; FrancisVL La Rosa, F Barra, B Chiofalo, A Platania, F Di Guardo, F Conway, S Di Angelo AntonioJournal of Psychosomatic Obstetrics &amp; Gynecology, 2020•Taylor &amp; Francis","id":"ITEM-1","issue":"2","issued":{"date-parts":[["2019","4","2"]]},"page":"93-97","publisher":"Taylor and Francis Ltd","title":"An overview on the relationship between endometriosis and infertility: the impact on sexuality and psychological well-being","type":"article-journal","volume":"41"},"uris":["http://www.mendeley.com/documents/?uuid=3888183f-a542-3790-8424-b6dcd097d1ce"]}],"mendeley":{"formattedCitation":"&lt;sup&gt;3&lt;/sup&gt;","plainTextFormattedCitation":"3","previouslyFormattedCitation":"&lt;sup&gt;3&lt;/sup&gt;"},"properties":{"noteIndex":0},"schema":"https://github.com/citation-style-language/schema/raw/master/csl-citation.json"}</w:instrText>
      </w:r>
      <w:r w:rsidR="005B5FDB"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3</w:t>
      </w:r>
      <w:r w:rsidR="005B5FDB" w:rsidRPr="00675363">
        <w:rPr>
          <w:rFonts w:ascii="Times New Roman" w:hAnsi="Times New Roman" w:cs="Times New Roman"/>
          <w:sz w:val="24"/>
          <w:szCs w:val="24"/>
        </w:rPr>
        <w:fldChar w:fldCharType="end"/>
      </w:r>
      <w:r w:rsidR="005B5FDB" w:rsidRPr="00675363">
        <w:rPr>
          <w:rFonts w:ascii="Times New Roman" w:hAnsi="Times New Roman" w:cs="Times New Roman"/>
          <w:sz w:val="24"/>
          <w:szCs w:val="24"/>
        </w:rPr>
        <w:t xml:space="preserve">. </w:t>
      </w:r>
      <w:r w:rsidR="00CB6672" w:rsidRPr="00675363">
        <w:rPr>
          <w:rFonts w:ascii="Times New Roman" w:hAnsi="Times New Roman" w:cs="Times New Roman"/>
          <w:sz w:val="24"/>
          <w:szCs w:val="24"/>
        </w:rPr>
        <w:t>These factors can significantly contribute to the likelihood of experiencing anxiety and depressive symptoms among affected women.</w:t>
      </w:r>
    </w:p>
    <w:p w:rsidR="00CB6672" w:rsidRPr="00675363" w:rsidRDefault="00CB6672" w:rsidP="00CB6672">
      <w:pPr>
        <w:spacing w:line="480" w:lineRule="auto"/>
        <w:jc w:val="both"/>
        <w:rPr>
          <w:rFonts w:ascii="Times New Roman" w:hAnsi="Times New Roman" w:cs="Times New Roman"/>
          <w:sz w:val="24"/>
          <w:szCs w:val="24"/>
        </w:rPr>
      </w:pPr>
    </w:p>
    <w:p w:rsidR="00853F2E" w:rsidRPr="00675363" w:rsidRDefault="00CB6672" w:rsidP="00C9165C">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In addition to these challenges, women afflicted by endometriosis frequently experience lower health-related quality of life compared to those without the condition. </w:t>
      </w:r>
      <w:r w:rsidR="00207F69" w:rsidRPr="00675363">
        <w:rPr>
          <w:rFonts w:ascii="Times New Roman" w:hAnsi="Times New Roman" w:cs="Times New Roman"/>
          <w:sz w:val="24"/>
          <w:szCs w:val="24"/>
        </w:rPr>
        <w:t xml:space="preserve">Recent meta-analyses have revealed a higher prevalence of depressive symptoms in women with endometriosis, and other studies have indicated a greater incidence of anxiety in this population which was thought to be a result of the intensity of the pain </w:t>
      </w:r>
      <w:r w:rsidR="00207F69"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2147/IJWH.S119729","ISSN":"1179-1411","PMID":"28553145","author":[{"dropping-particle":"","family":"Laganà","given":"Antonio Simone","non-dropping-particle":"","parse-names":false,"suffix":""},{"dropping-particle":"","family":"Rosa","given":"Valentina Lucia","non-dropping-particle":"La","parse-names":false,"suffix":""},{"dropping-particle":"","family":"Rapisarda","given":"Agnese Maria Chiara","non-dropping-particle":"","parse-names":false,"suffix":""},{"dropping-particle":"","family":"Valenti","given":"Gaetano","non-dropping-particle":"","parse-names":false,"suffix":""},{"dropping-particle":"","family":"Sapia","given":"Fabrizio","non-dropping-particle":"","parse-names":false,"suffix":""},{"dropping-particle":"","family":"Chiofalo","given":"Benito","non-dropping-particle":"","parse-names":false,"suffix":""},{"dropping-particle":"","family":"Rossetti","given":"Diego","non-dropping-particle":"","parse-names":false,"suffix":""},{"dropping-particle":"","family":"Ban Frangež","given":"Helena","non-dropping-particle":"","parse-names":false,"suffix":""},{"dropping-particle":"","family":"Vrtačnik Bokal","given":"Eda","non-dropping-particle":"","parse-names":false,"suffix":""},{"dropping-particle":"","family":"Vitale","given":"Salvatore Giovanni","non-dropping-particle":"","parse-names":false,"suffix":""}],"container-title":"International journal of women's health","genre":"article","id":"ITEM-1","issued":{"date-parts":[["2017"]]},"language":"eng","page":"323-330","publisher":"Dove Medical Press Limited","publisher-place":"New Zealand","title":"Anxiety and depression in patients with endometriosis: impact and management challenges","type":"article-journal","volume":"9"},"uris":["http://www.mendeley.com/documents/?uuid=5a8f9eeb-1782-3883-ac1e-e9e757180dcc"]},{"id":"ITEM-2","itemData":{"DOI":"10.1016/j.ajog.2018.11.123","ISSN":"0002-9378","PMID":"30419199","author":[{"dropping-particle":"","family":"Gambadauro","given":"Pietro","non-dropping-particle":"","parse-names":false,"suffix":""},{"dropping-particle":"","family":"Carli","given":"Vladimir","non-dropping-particle":"","parse-names":false,"suffix":""},{"dropping-particle":"","family":"Hadlaczky","given":"Gergö","non-dropping-particle":"","parse-names":false,"suffix":""}],"container-title":"American journal of obstetrics and gynecology","genre":"article","id":"ITEM-2","issue":"3","issued":{"date-parts":[["2019"]]},"language":"eng","page":"230-241","publisher":"Elsevier Inc","publisher-place":"United States","title":"Depressive symptoms among women with endometriosis: a systematic review and meta-analysis","type":"article-journal","volume":"220"},"uris":["http://www.mendeley.com/documents/?uuid=703d7a1d-5e5d-3705-848a-36db138667fa"]}],"mendeley":{"formattedCitation":"&lt;sup&gt;4,5&lt;/sup&gt;","plainTextFormattedCitation":"4,5","previouslyFormattedCitation":"&lt;sup&gt;4,5&lt;/sup&gt;"},"properties":{"noteIndex":0},"schema":"https://github.com/citation-style-language/schema/raw/master/csl-citation.json"}</w:instrText>
      </w:r>
      <w:r w:rsidR="00207F69"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4,5</w:t>
      </w:r>
      <w:r w:rsidR="00207F69" w:rsidRPr="00675363">
        <w:rPr>
          <w:rFonts w:ascii="Times New Roman" w:hAnsi="Times New Roman" w:cs="Times New Roman"/>
          <w:sz w:val="24"/>
          <w:szCs w:val="24"/>
        </w:rPr>
        <w:fldChar w:fldCharType="end"/>
      </w:r>
      <w:r w:rsidR="00207F69" w:rsidRPr="00675363">
        <w:rPr>
          <w:rFonts w:ascii="Times New Roman" w:hAnsi="Times New Roman" w:cs="Times New Roman"/>
          <w:sz w:val="24"/>
          <w:szCs w:val="24"/>
        </w:rPr>
        <w:t xml:space="preserve">. </w:t>
      </w:r>
      <w:r w:rsidR="00853F2E" w:rsidRPr="00675363">
        <w:rPr>
          <w:rFonts w:ascii="Times New Roman" w:hAnsi="Times New Roman" w:cs="Times New Roman"/>
          <w:sz w:val="24"/>
          <w:szCs w:val="24"/>
        </w:rPr>
        <w:t>In a cross-sectional study with 79 women, 44.3% presented depressive symptoms and 25.3% presented anxiety, while 31.7% reported stress symptoms</w:t>
      </w:r>
      <w:r w:rsidR="005A5BBC" w:rsidRPr="00675363">
        <w:rPr>
          <w:rFonts w:ascii="Times New Roman" w:hAnsi="Times New Roman" w:cs="Times New Roman"/>
          <w:sz w:val="24"/>
          <w:szCs w:val="24"/>
        </w:rPr>
        <w:t xml:space="preserve"> </w:t>
      </w:r>
      <w:r w:rsidR="005A5BBC"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abstract":"Background: Endometriosis is a chronic and progressive disease which can significantly affect a woman's personal, as well as intimate and professional aspects of life. The aim of this study was to asses health-related quality of life and mental health status in patients with endometriosis, investigating also their relationship with endometriosis-related comorbid symptoms and conditions, such as pain and infertility. Subjects and methods: An observational cross-sectional study involved 79 women with endometriosis. All patients filled the Endometriosis Health Profile (EHP-5), the Depression Anxiety Stress Scales (DASS-21) and the Visual Analogue Scale (VAS). Their medical data were retrieved from medical records. Data was analyzed using the SPSS 23.0 (IBM Corp., Armonk, NY). Results: Of all the patients evaluated in our study, 44.3% presented depressive symptoms and 25.3% presented anxiety, while 31.7% reported stress symptoms. Moderate correlations were found between results on EHP-5 and depression (r=0.515), stress (r=0.558) and VAS score (r=0.565). Furthermore, weak positive relationship was observed between EHP-5 and anxiety (r=0.295) and infertility (r=0.267). Additionally, moderate correlation was found between depression and infertility (r=0.519), while there was weak association between VAS score and stress (r=0.236). Conclusions: This study showed complex relationships between symptoms and conditions manifesting in patients with endometriosis. Due to diversity of symptoms, potentially including mental health issues, it is important to emphasize the need for combined personalized treatment for these patients, taking into account both physical and psychological aspect of the disease.","author":[{"dropping-particle":"","family":"Škegro","given":"B","non-dropping-particle":"","parse-names":false,"suffix":""},{"dropping-particle":"","family":"Bjedov","given":"S","non-dropping-particle":"","parse-names":false,"suffix":""},{"dropping-particle":"","family":"Mikuš","given":"M","non-dropping-particle":"","parse-names":false,"suffix":""},{"dropping-particle":"","family":"Mustač","given":"F","non-dropping-particle":"","parse-names":false,"suffix":""},{"dropping-particle":"","family":"Lešin","given":"J","non-dropping-particle":"","parse-names":false,"suffix":""},{"dropping-particle":"","family":"Matijević","given":"V","non-dropping-particle":"","parse-names":false,"suffix":""},{"dropping-particle":"","family":"Ćorić","given":"M","non-dropping-particle":"","parse-names":false,"suffix":""},{"dropping-particle":"","family":"Elveđi Gašparović","given":"V","non-dropping-particle":"","parse-names":false,"suffix":""},{"dropping-particle":"","family":"Medić","given":"F","non-dropping-particle":"","parse-names":false,"suffix":""},{"dropping-particle":"","family":"Sokol Karadjole","given":"V","non-dropping-particle":"","parse-names":false,"suffix":""}],"container-title":"Psychiatria Danubina","id":"ITEM-1","issue":"4","issued":{"date-parts":[["2021"]]},"page":"632-636","title":"Endometriosis, pain and mental health","type":"article-journal","volume":"33"},"uris":["http://www.mendeley.com/documents/?uuid=172a631e-078d-3276-b682-d96b901a265f"]}],"mendeley":{"formattedCitation":"&lt;sup&gt;6&lt;/sup&gt;","plainTextFormattedCitation":"6","previouslyFormattedCitation":"&lt;sup&gt;6&lt;/sup&gt;"},"properties":{"noteIndex":0},"schema":"https://github.com/citation-style-language/schema/raw/master/csl-citation.json"}</w:instrText>
      </w:r>
      <w:r w:rsidR="005A5BBC"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6</w:t>
      </w:r>
      <w:r w:rsidR="005A5BBC" w:rsidRPr="00675363">
        <w:rPr>
          <w:rFonts w:ascii="Times New Roman" w:hAnsi="Times New Roman" w:cs="Times New Roman"/>
          <w:sz w:val="24"/>
          <w:szCs w:val="24"/>
        </w:rPr>
        <w:fldChar w:fldCharType="end"/>
      </w:r>
      <w:r w:rsidR="00853F2E" w:rsidRPr="00675363">
        <w:rPr>
          <w:rFonts w:ascii="Times New Roman" w:hAnsi="Times New Roman" w:cs="Times New Roman"/>
          <w:sz w:val="24"/>
          <w:szCs w:val="24"/>
        </w:rPr>
        <w:t>.</w:t>
      </w:r>
      <w:r w:rsidR="005B5FDB" w:rsidRPr="00675363">
        <w:rPr>
          <w:rFonts w:ascii="Times New Roman" w:hAnsi="Times New Roman" w:cs="Times New Roman"/>
          <w:sz w:val="24"/>
          <w:szCs w:val="24"/>
        </w:rPr>
        <w:t xml:space="preserve"> Nonetheless, a recent body of research </w:t>
      </w:r>
      <w:r w:rsidR="00643BAD" w:rsidRPr="00675363">
        <w:rPr>
          <w:rFonts w:ascii="Times New Roman" w:hAnsi="Times New Roman" w:cs="Times New Roman"/>
          <w:sz w:val="24"/>
          <w:szCs w:val="24"/>
        </w:rPr>
        <w:t>argued</w:t>
      </w:r>
      <w:r w:rsidR="005B5FDB" w:rsidRPr="00675363">
        <w:rPr>
          <w:rFonts w:ascii="Times New Roman" w:hAnsi="Times New Roman" w:cs="Times New Roman"/>
          <w:sz w:val="24"/>
          <w:szCs w:val="24"/>
        </w:rPr>
        <w:t xml:space="preserve"> that not all women with endometriosis necessarily experience higher distress levels compared to healthy women, despite the undeniable challenges posed by </w:t>
      </w:r>
      <w:r w:rsidR="00643BAD" w:rsidRPr="00675363">
        <w:rPr>
          <w:rFonts w:ascii="Times New Roman" w:hAnsi="Times New Roman" w:cs="Times New Roman"/>
          <w:sz w:val="24"/>
          <w:szCs w:val="24"/>
        </w:rPr>
        <w:t xml:space="preserve">the condition </w:t>
      </w:r>
      <w:r w:rsidR="00643BAD"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1177/1359105316688952","ISSN":"1359-1053","PMID":"28810386","author":[{"dropping-particle":"","family":"Facchin","given":"Federica","non-dropping-particle":"","parse-names":false,"suffix":""},{"dropping-particle":"","family":"Saita","given":"Emanuela","non-dropping-particle":"","parse-names":false,"suffix":""},{"dropping-particle":"","family":"Barbara","given":"Giussy","non-dropping-particle":"","parse-names":false,"suffix":""},{"dropping-particle":"","family":"Dridi","given":"Dhouha","non-dropping-particle":"","parse-names":false,"suffix":""},{"dropping-particle":"","family":"Vercellini","given":"Paolo","non-dropping-particle":"","parse-names":false,"suffix":""}],"container-title":"Journal of health psychology","genre":"article","id":"ITEM-1","issue":"4","issued":{"date-parts":[["2018"]]},"language":"eng","page":"538-549","publisher":"SAGE Publications","publisher-place":"London, England","title":"“Free butterflies will come out of these deep wounds”: A grounded theory of how endometriosis affects women’s psychological health","type":"article-journal","volume":"23"},"uris":["http://www.mendeley.com/documents/?uuid=bb4c9e31-610a-3687-852b-d4b992bd2f3e"]},{"id":"ITEM-2","itemData":{"author":[{"dropping-particle":"","family":"Facchin","given":"F","non-dropping-particle":"","parse-names":false,"suffix":""},{"dropping-particle":"","family":"Barbara","given":"G","non-dropping-particle":"","parse-names":false,"suffix":""},{"dropping-particle":"","family":"Saita","given":"E","non-dropping-particle":"","parse-names":false,"suffix":""},{"dropping-particle":"","family":"Mosconi","given":"P","non-dropping-particle":"","parse-names":false,"suffix":""},{"dropping-particle":"","family":"Roberto","given":"A","non-dropping-particle":"","parse-names":false,"suffix":""},{"dropping-particle":"","family":"Fedele","given":"L","non-dropping-particle":"","parse-names":false,"suffix":""},{"dropping-particle":"","family":"Vercellini","given":"P","non-dropping-particle":"","parse-names":false,"suffix":""}],"container-title":"J Psychosom Obstet Gynaecol","id":"ITEM-2","issued":{"date-parts":[["2015"]]},"page":"135–141","title":"Impact of endometriosis on quality of life and mental health: pelvic pain makes the difference.","type":"article-journal","volume":"36"},"uris":["http://www.mendeley.com/documents/?uuid=4a593064-7004-3b13-b770-b602b3a08616"]}],"mendeley":{"formattedCitation":"&lt;sup&gt;7,8&lt;/sup&gt;","plainTextFormattedCitation":"7,8","previouslyFormattedCitation":"&lt;sup&gt;7,8&lt;/sup&gt;"},"properties":{"noteIndex":0},"schema":"https://github.com/citation-style-language/schema/raw/master/csl-citation.json"}</w:instrText>
      </w:r>
      <w:r w:rsidR="00643BAD"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7,8</w:t>
      </w:r>
      <w:r w:rsidR="00643BAD" w:rsidRPr="00675363">
        <w:rPr>
          <w:rFonts w:ascii="Times New Roman" w:hAnsi="Times New Roman" w:cs="Times New Roman"/>
          <w:sz w:val="24"/>
          <w:szCs w:val="24"/>
        </w:rPr>
        <w:fldChar w:fldCharType="end"/>
      </w:r>
      <w:r w:rsidR="005B5FDB" w:rsidRPr="00675363">
        <w:rPr>
          <w:rFonts w:ascii="Times New Roman" w:hAnsi="Times New Roman" w:cs="Times New Roman"/>
          <w:sz w:val="24"/>
          <w:szCs w:val="24"/>
        </w:rPr>
        <w:t>.</w:t>
      </w:r>
    </w:p>
    <w:p w:rsidR="005B5FDB" w:rsidRPr="00675363" w:rsidRDefault="005B5FDB" w:rsidP="00C9165C">
      <w:pPr>
        <w:spacing w:line="480" w:lineRule="auto"/>
        <w:jc w:val="both"/>
        <w:rPr>
          <w:rFonts w:ascii="Times New Roman" w:hAnsi="Times New Roman" w:cs="Times New Roman"/>
          <w:sz w:val="24"/>
          <w:szCs w:val="24"/>
        </w:rPr>
      </w:pPr>
    </w:p>
    <w:p w:rsidR="00AA7501" w:rsidRPr="00675363" w:rsidRDefault="00DF2559" w:rsidP="00C9165C">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While it may </w:t>
      </w:r>
      <w:r w:rsidR="00C9165C" w:rsidRPr="00675363">
        <w:rPr>
          <w:rFonts w:ascii="Times New Roman" w:hAnsi="Times New Roman" w:cs="Times New Roman"/>
          <w:sz w:val="24"/>
          <w:szCs w:val="24"/>
        </w:rPr>
        <w:t xml:space="preserve">often get overlooked in research, stigma could be an underlying factor that contributes to diminished psychosocial health among women living with endometriosis. Based on Goffman </w:t>
      </w:r>
      <w:r w:rsidR="00C9165C"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ISBN":"0140124756","author":[{"dropping-particle":"","family":"Goffman","given":"Erving","non-dropping-particle":"","parse-names":false,"suffix":""}],"id":"ITEM-1","issued":{"date-parts":[["1990"]]},"language":"eng","publisher":"Penguin","publisher-place":"Harmondsworth","title":"Stigma : notes on the management of spoiled identity","type":"book"},"locator":"13","suppress-author":1,"uris":["http://www.mendeley.com/documents/?uuid=eb127981-d705-3bdd-9ea7-bd77332921ee"]}],"mendeley":{"formattedCitation":"&lt;sup&gt;9&lt;/sup&gt;","plainTextFormattedCitation":"9","previouslyFormattedCitation":"&lt;sup&gt;9&lt;/sup&gt;"},"properties":{"noteIndex":0},"schema":"https://github.com/citation-style-language/schema/raw/master/csl-citation.json"}</w:instrText>
      </w:r>
      <w:r w:rsidR="00C9165C"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9</w:t>
      </w:r>
      <w:r w:rsidR="00C9165C" w:rsidRPr="00675363">
        <w:rPr>
          <w:rFonts w:ascii="Times New Roman" w:hAnsi="Times New Roman" w:cs="Times New Roman"/>
          <w:sz w:val="24"/>
          <w:szCs w:val="24"/>
        </w:rPr>
        <w:fldChar w:fldCharType="end"/>
      </w:r>
      <w:r w:rsidR="00C9165C" w:rsidRPr="00675363">
        <w:rPr>
          <w:rFonts w:ascii="Times New Roman" w:hAnsi="Times New Roman" w:cs="Times New Roman"/>
          <w:sz w:val="24"/>
          <w:szCs w:val="24"/>
        </w:rPr>
        <w:t xml:space="preserve">, stigma is a 'profoundly discrediting' and socially undesirable trait. </w:t>
      </w:r>
      <w:r w:rsidR="00CB6672" w:rsidRPr="00675363">
        <w:rPr>
          <w:rFonts w:ascii="Times New Roman" w:hAnsi="Times New Roman" w:cs="Times New Roman"/>
          <w:sz w:val="24"/>
          <w:szCs w:val="24"/>
        </w:rPr>
        <w:t>Individuals</w:t>
      </w:r>
      <w:r w:rsidR="00C9165C" w:rsidRPr="00675363">
        <w:rPr>
          <w:rFonts w:ascii="Times New Roman" w:hAnsi="Times New Roman" w:cs="Times New Roman"/>
          <w:sz w:val="24"/>
          <w:szCs w:val="24"/>
        </w:rPr>
        <w:t xml:space="preserve"> with such deeply discrediting attributes often face stigmatization, being </w:t>
      </w:r>
      <w:r w:rsidR="005B5FDB" w:rsidRPr="00675363">
        <w:rPr>
          <w:rFonts w:ascii="Times New Roman" w:hAnsi="Times New Roman" w:cs="Times New Roman"/>
          <w:sz w:val="24"/>
          <w:szCs w:val="24"/>
        </w:rPr>
        <w:t>labelled</w:t>
      </w:r>
      <w:r w:rsidR="00C9165C" w:rsidRPr="00675363">
        <w:rPr>
          <w:rFonts w:ascii="Times New Roman" w:hAnsi="Times New Roman" w:cs="Times New Roman"/>
          <w:sz w:val="24"/>
          <w:szCs w:val="24"/>
        </w:rPr>
        <w:t xml:space="preserve"> as weak, dangerous, or bad. </w:t>
      </w:r>
      <w:r w:rsidR="00CB6672" w:rsidRPr="00675363">
        <w:rPr>
          <w:rFonts w:ascii="Times New Roman" w:hAnsi="Times New Roman" w:cs="Times New Roman"/>
          <w:sz w:val="24"/>
          <w:szCs w:val="24"/>
        </w:rPr>
        <w:t>Building upon Goffman's research on stigma, numerous studies have reaffirmed that women perceive menstruation as a concealed and embarrassing period of contamination, associating it with shame and negativity, resulting in social stigma</w:t>
      </w:r>
      <w:r w:rsidR="00C9165C"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1177/136345930100500203","ISSN":"1363-4593","author":[{"dropping-particle":"","family":"Koutroulis","given":"Glenda","non-dropping-particle":"","parse-names":false,"suffix":""}],"container-title":"Health (London, England : 1997)","genre":"article","id":"ITEM-1","issue":"2","issued":{"date-parts":[["2001"]]},"language":"eng","page":"187-205","publisher":"SAGE Publications","publisher-place":"London, Thousand Oaks and New Delhi","title":"Soiled identity: memory-work narratives of menstruation","type":"article-journal","volume":"5"},"uris":["http://www.mendeley.com/documents/?uuid=3c2fa5d3-c117-304b-ad32-379fed4510b9"]},{"id":"ITEM-2","itemData":{"DOI":"10.1111/j.1471-6402.2000.tb01023.x","ISSN":"0361-6843","author":[{"dropping-particle":"","family":"Kowalski","given":"Robin M.","non-dropping-particle":"","parse-names":false,"suffix":""},{"dropping-particle":"","family":"Chapple","given":"Tracy","non-dropping-particle":"","parse-names":false,"suffix":""}],"container-title":"Psychology of women quarterly","genre":"article","id":"ITEM-2","issue":"1","issued":{"date-parts":[["2000"]]},"language":"eng","page":"74-80","publisher":"SAGE Publications","publisher-place":"Los Angeles, CA","title":"The Social Stigma of Menstruation: Fact or Fiction?","type":"article-journal","volume":"24"},"uris":["http://www.mendeley.com/documents/?uuid=56694cf7-2048-3371-bd56-16acb4b901a5"]},{"id":"ITEM-3","itemData":{"DOI":"10.3390/ijerph18158210","ISSN":"1660-4601","PMID":"34360501","author":[{"dropping-particle":"","family":"Sims","given":"Omar T","non-dropping-particle":"","parse-names":false,"suffix":""},{"dropping-particle":"","family":"Gupta","given":"Jhumka","non-dropping-particle":"","parse-names":false,"suffix":""},{"dropping-particle":"","family":"Missmer","given":"Stacey A","non-dropping-particle":"","parse-names":false,"suffix":""},{"dropping-particle":"","family":"Aninye","given":"Irene O","non-dropping-particle":"","parse-names":false,"suffix":""}],"container-title":"International journal of environmental research and public health","genre":"article","id":"ITEM-3","issue":"15","issued":{"date-parts":[["2021"]]},"language":"eng","page":"8210","publisher":"MDPI AG","publisher-place":"Switzerland","title":"Stigma and Endometriosis: A Brief Overview and Recommendations to Improve Psychosocial Well-Being and Diagnostic Delay","type":"article-journal","volume":"18"},"uris":["http://www.mendeley.com/documents/?uuid=02167e4e-bad2-3365-b6da-ea0ae9560a77"]}],"mendeley":{"formattedCitation":"&lt;sup&gt;10–12&lt;/sup&gt;","plainTextFormattedCitation":"10–12","previouslyFormattedCitation":"&lt;sup&gt;10–12&lt;/sup&gt;"},"properties":{"noteIndex":0},"schema":"https://github.com/citation-style-language/schema/raw/master/csl-citation.json"}</w:instrText>
      </w:r>
      <w:r w:rsidR="00C9165C"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10–12</w:t>
      </w:r>
      <w:r w:rsidR="00C9165C" w:rsidRPr="00675363">
        <w:rPr>
          <w:rFonts w:ascii="Times New Roman" w:hAnsi="Times New Roman" w:cs="Times New Roman"/>
          <w:sz w:val="24"/>
          <w:szCs w:val="24"/>
        </w:rPr>
        <w:fldChar w:fldCharType="end"/>
      </w:r>
      <w:r w:rsidR="00C9165C" w:rsidRPr="00675363">
        <w:rPr>
          <w:rFonts w:ascii="Times New Roman" w:hAnsi="Times New Roman" w:cs="Times New Roman"/>
          <w:sz w:val="24"/>
          <w:szCs w:val="24"/>
        </w:rPr>
        <w:t xml:space="preserve">. </w:t>
      </w:r>
      <w:r w:rsidR="00BE18DB" w:rsidRPr="00675363">
        <w:rPr>
          <w:rFonts w:ascii="Times New Roman" w:hAnsi="Times New Roman" w:cs="Times New Roman"/>
          <w:sz w:val="24"/>
          <w:szCs w:val="24"/>
        </w:rPr>
        <w:t xml:space="preserve">In this context, menstruating women can be referred to as 'discreditable individuals,' as per </w:t>
      </w:r>
      <w:r w:rsidR="00AF5CDD" w:rsidRPr="00675363">
        <w:rPr>
          <w:rFonts w:ascii="Times New Roman" w:hAnsi="Times New Roman" w:cs="Times New Roman"/>
          <w:sz w:val="24"/>
          <w:szCs w:val="24"/>
        </w:rPr>
        <w:t>Goffman</w:t>
      </w:r>
      <w:r w:rsidR="00AF5CDD"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ISBN":"0140124756","author":[{"dropping-particle":"","family":"Goffman","given":"Erving","non-dropping-particle":"","parse-names":false,"suffix":""}],"id":"ITEM-1","issued":{"date-parts":[["1990"]]},"language":"eng","publisher":"Penguin","publisher-place":"Harmondsworth","title":"Stigma : notes on the management of spoiled identity","type":"book"},"locator":"57","suppress-author":1,"uris":["http://www.mendeley.com/documents/?uuid=eb127981-d705-3bdd-9ea7-bd77332921ee"]}],"mendeley":{"formattedCitation":"&lt;sup&gt;9&lt;/sup&gt;","plainTextFormattedCitation":"9","previouslyFormattedCitation":"&lt;sup&gt;9&lt;/sup&gt;"},"properties":{"noteIndex":0},"schema":"https://github.com/citation-style-language/schema/raw/master/csl-citation.json"}</w:instrText>
      </w:r>
      <w:r w:rsidR="00AF5CDD"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9</w:t>
      </w:r>
      <w:r w:rsidR="00AF5CDD" w:rsidRPr="00675363">
        <w:rPr>
          <w:rFonts w:ascii="Times New Roman" w:hAnsi="Times New Roman" w:cs="Times New Roman"/>
          <w:sz w:val="24"/>
          <w:szCs w:val="24"/>
        </w:rPr>
        <w:fldChar w:fldCharType="end"/>
      </w:r>
      <w:r w:rsidR="00AF5CDD" w:rsidRPr="00675363">
        <w:rPr>
          <w:rFonts w:ascii="Times New Roman" w:hAnsi="Times New Roman" w:cs="Times New Roman"/>
          <w:sz w:val="24"/>
          <w:szCs w:val="24"/>
        </w:rPr>
        <w:t xml:space="preserve">. These women experience differences and symptoms that are not immediately evident to those with whom they interact such as family, friends, and health providers. This is due to the absence of a definitive measurement that can assess their symptoms, and menstruation pain often gets normalized by individuals </w:t>
      </w:r>
      <w:r w:rsidR="00AF5CDD"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1016/j.fertnstert.2006.04.054","ISSN":"0015-0282","PMID":"17070183","author":[{"dropping-particle":"","family":"Ballard","given":"Karen","non-dropping-particle":"","parse-names":false,"suffix":""},{"dropping-particle":"","family":"Lowton","given":"Karen","non-dropping-particle":"","parse-names":false,"suffix":""},{"dropping-particle":"","family":"Wright","given":"Jeremy","non-dropping-particle":"","parse-names":false,"suffix":""}],"container-title":"Fertility and sterility","genre":"article","id":"ITEM-1","issue":"5","issued":{"date-parts":[["2006"]]},"language":"eng","page":"1296-1301","publisher":"Elsevier Inc","publisher-place":"New York, NY","title":"What’s the delay? A qualitative study of women’s experiences of reaching a diagnosis of endometriosis","type":"article-journal","volume":"86"},"uris":["http://www.mendeley.com/documents/?uuid=e90c816d-cec1-3e13-a58b-c9f35a49004c"]}],"mendeley":{"formattedCitation":"&lt;sup&gt;13&lt;/sup&gt;","plainTextFormattedCitation":"13","previouslyFormattedCitation":"&lt;sup&gt;13&lt;/sup&gt;"},"properties":{"noteIndex":0},"schema":"https://github.com/citation-style-language/schema/raw/master/csl-citation.json"}</w:instrText>
      </w:r>
      <w:r w:rsidR="00AF5CDD"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13</w:t>
      </w:r>
      <w:r w:rsidR="00AF5CDD" w:rsidRPr="00675363">
        <w:rPr>
          <w:rFonts w:ascii="Times New Roman" w:hAnsi="Times New Roman" w:cs="Times New Roman"/>
          <w:sz w:val="24"/>
          <w:szCs w:val="24"/>
        </w:rPr>
        <w:fldChar w:fldCharType="end"/>
      </w:r>
      <w:r w:rsidR="008B046A" w:rsidRPr="00675363">
        <w:rPr>
          <w:rFonts w:ascii="Times New Roman" w:hAnsi="Times New Roman" w:cs="Times New Roman"/>
          <w:sz w:val="24"/>
          <w:szCs w:val="24"/>
        </w:rPr>
        <w:t xml:space="preserve">. </w:t>
      </w:r>
      <w:r w:rsidR="00C9165C" w:rsidRPr="00675363">
        <w:rPr>
          <w:rFonts w:ascii="Times New Roman" w:hAnsi="Times New Roman" w:cs="Times New Roman"/>
          <w:sz w:val="24"/>
          <w:szCs w:val="24"/>
        </w:rPr>
        <w:t xml:space="preserve">Moreover, endometriosis-related stigma might act as a hindrance to early diagnosis. Research estimates suggest that the average diagnostic delay spans from </w:t>
      </w:r>
      <w:r w:rsidR="00AF5CDD" w:rsidRPr="00675363">
        <w:rPr>
          <w:rFonts w:ascii="Times New Roman" w:hAnsi="Times New Roman" w:cs="Times New Roman"/>
          <w:sz w:val="24"/>
          <w:szCs w:val="24"/>
        </w:rPr>
        <w:t>4</w:t>
      </w:r>
      <w:r w:rsidR="00C9165C" w:rsidRPr="00675363">
        <w:rPr>
          <w:rFonts w:ascii="Times New Roman" w:hAnsi="Times New Roman" w:cs="Times New Roman"/>
          <w:sz w:val="24"/>
          <w:szCs w:val="24"/>
        </w:rPr>
        <w:t xml:space="preserve"> to 11 years from the onset of symptoms to the confirmation of endometriosis, leading to increased symptom severity, worsened physical and psychosocial consequences, and delayed access to effective treatment and care</w:t>
      </w:r>
      <w:r w:rsidR="00AF5CDD" w:rsidRPr="00675363">
        <w:rPr>
          <w:rFonts w:ascii="Times New Roman" w:hAnsi="Times New Roman" w:cs="Times New Roman"/>
          <w:sz w:val="24"/>
          <w:szCs w:val="24"/>
        </w:rPr>
        <w:t xml:space="preserve">  </w:t>
      </w:r>
      <w:r w:rsidR="00AF5CDD"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2147/IJWH.S207373","ISSN":"1179-1411","PMID":"31413643","author":[{"dropping-particle":"","family":"Agarwal","given":"Sanjay K","non-dropping-particle":"","parse-names":false,"suffix":""},{"dropping-particle":"","family":"Foster","given":"Warren G","non-dropping-particle":"","parse-names":false,"suffix":""},{"dropping-particle":"","family":"Groessl","given":"Erik J","non-dropping-particle":"","parse-names":false,"suffix":""}],"container-title":"International journal of women's health","genre":"article","id":"ITEM-1","issued":{"date-parts":[["2019"]]},"language":"eng","page":"405-410","publisher":"Dove Medical Press Limited","publisher-place":"New Zealand","title":"Rethinking endometriosis care: applying the chronic care model via a multidisciplinary program for the care of women with endometriosis","type":"article-journal","volume":"11"},"uris":["http://www.mendeley.com/documents/?uuid=fb7d7eae-d5b1-3af0-bf8b-e1ee457fcd1b"]}],"mendeley":{"formattedCitation":"&lt;sup&gt;14&lt;/sup&gt;","plainTextFormattedCitation":"14","previouslyFormattedCitation":"&lt;sup&gt;14&lt;/sup&gt;"},"properties":{"noteIndex":0},"schema":"https://github.com/citation-style-language/schema/raw/master/csl-citation.json"}</w:instrText>
      </w:r>
      <w:r w:rsidR="00AF5CDD"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14</w:t>
      </w:r>
      <w:r w:rsidR="00AF5CDD" w:rsidRPr="00675363">
        <w:rPr>
          <w:rFonts w:ascii="Times New Roman" w:hAnsi="Times New Roman" w:cs="Times New Roman"/>
          <w:sz w:val="24"/>
          <w:szCs w:val="24"/>
        </w:rPr>
        <w:fldChar w:fldCharType="end"/>
      </w:r>
      <w:r w:rsidR="00C9165C" w:rsidRPr="00675363">
        <w:rPr>
          <w:rFonts w:ascii="Times New Roman" w:hAnsi="Times New Roman" w:cs="Times New Roman"/>
          <w:sz w:val="24"/>
          <w:szCs w:val="24"/>
        </w:rPr>
        <w:t>.</w:t>
      </w:r>
      <w:r w:rsidR="00AF5CDD" w:rsidRPr="00675363">
        <w:rPr>
          <w:rFonts w:ascii="Times New Roman" w:hAnsi="Times New Roman" w:cs="Times New Roman"/>
          <w:sz w:val="24"/>
          <w:szCs w:val="24"/>
        </w:rPr>
        <w:t xml:space="preserve"> </w:t>
      </w:r>
    </w:p>
    <w:p w:rsidR="008B046A" w:rsidRPr="00675363" w:rsidRDefault="008B046A" w:rsidP="00C9165C">
      <w:pPr>
        <w:spacing w:line="480" w:lineRule="auto"/>
        <w:jc w:val="both"/>
        <w:rPr>
          <w:rFonts w:ascii="Times New Roman" w:hAnsi="Times New Roman" w:cs="Times New Roman"/>
          <w:sz w:val="24"/>
          <w:szCs w:val="24"/>
        </w:rPr>
      </w:pPr>
    </w:p>
    <w:p w:rsidR="00DF2559" w:rsidRPr="00675363" w:rsidRDefault="00E53ADE" w:rsidP="009E49ED">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Through a comprehensive review of existing research, this study seeks to shed light on the various aspects of stigmatization experienced by women with endometriosis</w:t>
      </w:r>
      <w:r w:rsidR="00BD3F46" w:rsidRPr="00675363">
        <w:rPr>
          <w:rFonts w:ascii="Times New Roman" w:hAnsi="Times New Roman" w:cs="Times New Roman"/>
          <w:sz w:val="24"/>
          <w:szCs w:val="24"/>
          <w:lang w:val="en-GB"/>
        </w:rPr>
        <w:t xml:space="preserve"> and the impact on their mental health</w:t>
      </w:r>
      <w:r w:rsidRPr="00675363">
        <w:rPr>
          <w:rFonts w:ascii="Times New Roman" w:hAnsi="Times New Roman" w:cs="Times New Roman"/>
          <w:sz w:val="24"/>
          <w:szCs w:val="24"/>
        </w:rPr>
        <w:t>. By synthesizing findings from qualitative and quantitative studies, the review aims to identify patterns of stigmatization encountered throughout different stages of life.</w:t>
      </w:r>
      <w:r w:rsidR="009E49ED" w:rsidRPr="00675363">
        <w:rPr>
          <w:rFonts w:ascii="Times New Roman" w:hAnsi="Times New Roman" w:cs="Times New Roman"/>
          <w:sz w:val="24"/>
          <w:szCs w:val="24"/>
        </w:rPr>
        <w:t xml:space="preserve"> Ultimately, the literature review intends to increase awareness and understanding of the stigmatization faced by women with endometriosis. By highlighting the significance of this issue, the review aspires to advocate for more compassionate and supportive environments, empowering healthcare providers, policymakers, and the general public to play an active role in combatting the stigma associated with this challenging condition.</w:t>
      </w: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8B046A" w:rsidRPr="00675363" w:rsidRDefault="008B046A" w:rsidP="009E49ED">
      <w:pPr>
        <w:spacing w:line="480" w:lineRule="auto"/>
        <w:jc w:val="both"/>
        <w:rPr>
          <w:rFonts w:ascii="Times New Roman" w:hAnsi="Times New Roman" w:cs="Times New Roman"/>
          <w:sz w:val="24"/>
          <w:szCs w:val="24"/>
        </w:rPr>
      </w:pPr>
    </w:p>
    <w:p w:rsidR="00DF2559" w:rsidRPr="00675363" w:rsidRDefault="00DF2559" w:rsidP="0034341D">
      <w:pPr>
        <w:jc w:val="center"/>
        <w:rPr>
          <w:rFonts w:ascii="Times New Roman" w:hAnsi="Times New Roman" w:cs="Times New Roman"/>
          <w:b/>
          <w:sz w:val="24"/>
          <w:szCs w:val="24"/>
        </w:rPr>
      </w:pPr>
    </w:p>
    <w:p w:rsidR="0034341D" w:rsidRPr="00675363" w:rsidRDefault="0034341D" w:rsidP="0034341D">
      <w:pPr>
        <w:jc w:val="center"/>
        <w:rPr>
          <w:rFonts w:ascii="Times New Roman" w:hAnsi="Times New Roman" w:cs="Times New Roman"/>
          <w:b/>
          <w:sz w:val="24"/>
          <w:szCs w:val="24"/>
        </w:rPr>
      </w:pPr>
      <w:r w:rsidRPr="00675363">
        <w:rPr>
          <w:rFonts w:ascii="Times New Roman" w:hAnsi="Times New Roman" w:cs="Times New Roman"/>
          <w:b/>
          <w:sz w:val="24"/>
          <w:szCs w:val="24"/>
        </w:rPr>
        <w:t>Methods</w:t>
      </w:r>
    </w:p>
    <w:p w:rsidR="006D4897" w:rsidRPr="00675363" w:rsidRDefault="006D4897" w:rsidP="0034341D">
      <w:pPr>
        <w:jc w:val="center"/>
        <w:rPr>
          <w:rFonts w:ascii="Times New Roman" w:hAnsi="Times New Roman" w:cs="Times New Roman"/>
          <w:b/>
          <w:sz w:val="24"/>
          <w:szCs w:val="24"/>
        </w:rPr>
      </w:pPr>
    </w:p>
    <w:p w:rsidR="0034341D" w:rsidRPr="00675363" w:rsidRDefault="008B046A" w:rsidP="006D4897">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To search for articles related to stigma among endometriosis patients, the following databases were used: </w:t>
      </w:r>
      <w:proofErr w:type="spellStart"/>
      <w:r w:rsidRPr="00675363">
        <w:rPr>
          <w:rFonts w:ascii="Times New Roman" w:hAnsi="Times New Roman" w:cs="Times New Roman"/>
          <w:sz w:val="24"/>
          <w:szCs w:val="24"/>
        </w:rPr>
        <w:t>Pubmed</w:t>
      </w:r>
      <w:proofErr w:type="spellEnd"/>
      <w:r w:rsidRPr="00675363">
        <w:rPr>
          <w:rFonts w:ascii="Times New Roman" w:hAnsi="Times New Roman" w:cs="Times New Roman"/>
          <w:sz w:val="24"/>
          <w:szCs w:val="24"/>
        </w:rPr>
        <w:t xml:space="preserve">, ScienceDirect, and Scopus. </w:t>
      </w:r>
      <w:r w:rsidR="0034341D" w:rsidRPr="00675363">
        <w:rPr>
          <w:rFonts w:ascii="Times New Roman" w:hAnsi="Times New Roman" w:cs="Times New Roman"/>
          <w:sz w:val="24"/>
          <w:szCs w:val="24"/>
        </w:rPr>
        <w:t>The search for relevant literature was conducted</w:t>
      </w:r>
      <w:r w:rsidR="006D4897" w:rsidRPr="00675363">
        <w:rPr>
          <w:rFonts w:ascii="Times New Roman" w:hAnsi="Times New Roman" w:cs="Times New Roman"/>
          <w:sz w:val="24"/>
          <w:szCs w:val="24"/>
        </w:rPr>
        <w:t xml:space="preserve"> in </w:t>
      </w:r>
      <w:r w:rsidR="00A935B3" w:rsidRPr="00675363">
        <w:rPr>
          <w:rFonts w:ascii="Times New Roman" w:hAnsi="Times New Roman" w:cs="Times New Roman"/>
          <w:sz w:val="24"/>
          <w:szCs w:val="24"/>
        </w:rPr>
        <w:t>June</w:t>
      </w:r>
      <w:r w:rsidR="006D4897" w:rsidRPr="00675363">
        <w:rPr>
          <w:rFonts w:ascii="Times New Roman" w:hAnsi="Times New Roman" w:cs="Times New Roman"/>
          <w:sz w:val="24"/>
          <w:szCs w:val="24"/>
        </w:rPr>
        <w:t xml:space="preserve"> 2023 using the keywords ‘endometriosis’ and ‘stigma’. Articles were deemed eligible if they: 1) included endometriosis patients, 2) explored stigma within this sample, 3) were either qualitative or quantitative studies, 4) had been published after 2000, and 5) they were written in English. Reviews and letters to the editor were excluded.</w:t>
      </w:r>
      <w:r w:rsidR="006C1DAC" w:rsidRPr="00675363">
        <w:rPr>
          <w:rFonts w:ascii="Times New Roman" w:hAnsi="Times New Roman" w:cs="Times New Roman"/>
          <w:sz w:val="24"/>
          <w:szCs w:val="24"/>
        </w:rPr>
        <w:t xml:space="preserve"> The steps of article selection for this literature review are presented in detail in the flowchart (Figure 1).</w:t>
      </w:r>
    </w:p>
    <w:p w:rsidR="00857D8F" w:rsidRPr="00675363" w:rsidRDefault="00857D8F" w:rsidP="006D4897">
      <w:pPr>
        <w:spacing w:line="480" w:lineRule="auto"/>
        <w:jc w:val="both"/>
        <w:rPr>
          <w:rFonts w:ascii="Times New Roman" w:hAnsi="Times New Roman" w:cs="Times New Roman"/>
          <w:sz w:val="24"/>
          <w:szCs w:val="24"/>
        </w:rPr>
      </w:pPr>
    </w:p>
    <w:p w:rsidR="00857D8F" w:rsidRPr="00675363" w:rsidRDefault="00857D8F" w:rsidP="006D4897">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Insert Figure 1 Here---------------------------------</w:t>
      </w:r>
    </w:p>
    <w:p w:rsidR="00C8788E" w:rsidRPr="00675363" w:rsidRDefault="00C8788E" w:rsidP="006D4897">
      <w:pPr>
        <w:spacing w:line="480" w:lineRule="auto"/>
        <w:jc w:val="both"/>
        <w:rPr>
          <w:rFonts w:ascii="Times New Roman" w:hAnsi="Times New Roman" w:cs="Times New Roman"/>
          <w:sz w:val="24"/>
          <w:szCs w:val="24"/>
        </w:rPr>
      </w:pPr>
    </w:p>
    <w:p w:rsidR="007F7202" w:rsidRPr="00675363" w:rsidRDefault="007F7202" w:rsidP="006D4897">
      <w:pPr>
        <w:spacing w:line="480" w:lineRule="auto"/>
        <w:jc w:val="both"/>
        <w:rPr>
          <w:rFonts w:ascii="Times New Roman" w:hAnsi="Times New Roman" w:cs="Times New Roman"/>
          <w:sz w:val="24"/>
          <w:szCs w:val="24"/>
          <w:lang w:val="en-GB"/>
        </w:rPr>
      </w:pPr>
    </w:p>
    <w:p w:rsidR="007F7202" w:rsidRPr="00675363" w:rsidRDefault="007F7202" w:rsidP="00203228">
      <w:pPr>
        <w:spacing w:line="480" w:lineRule="auto"/>
        <w:rPr>
          <w:rFonts w:ascii="Times New Roman" w:hAnsi="Times New Roman" w:cs="Times New Roman"/>
          <w:b/>
          <w:sz w:val="24"/>
          <w:szCs w:val="24"/>
        </w:rPr>
      </w:pPr>
    </w:p>
    <w:p w:rsidR="007F7202" w:rsidRPr="00675363" w:rsidRDefault="007F7202" w:rsidP="006D4897">
      <w:pPr>
        <w:spacing w:line="480" w:lineRule="auto"/>
        <w:jc w:val="center"/>
        <w:rPr>
          <w:rFonts w:ascii="Times New Roman" w:hAnsi="Times New Roman" w:cs="Times New Roman"/>
          <w:b/>
          <w:sz w:val="24"/>
          <w:szCs w:val="24"/>
        </w:rPr>
      </w:pPr>
    </w:p>
    <w:p w:rsidR="007F7202" w:rsidRPr="00675363" w:rsidRDefault="007F7202" w:rsidP="006D4897">
      <w:pPr>
        <w:spacing w:line="480" w:lineRule="auto"/>
        <w:jc w:val="center"/>
        <w:rPr>
          <w:rFonts w:ascii="Times New Roman" w:hAnsi="Times New Roman" w:cs="Times New Roman"/>
          <w:b/>
          <w:sz w:val="24"/>
          <w:szCs w:val="24"/>
        </w:rPr>
      </w:pPr>
    </w:p>
    <w:p w:rsidR="007F7202" w:rsidRPr="00675363" w:rsidRDefault="007F7202" w:rsidP="006D4897">
      <w:pPr>
        <w:spacing w:line="480" w:lineRule="auto"/>
        <w:jc w:val="center"/>
        <w:rPr>
          <w:rFonts w:ascii="Times New Roman" w:hAnsi="Times New Roman" w:cs="Times New Roman"/>
          <w:b/>
          <w:sz w:val="24"/>
          <w:szCs w:val="24"/>
        </w:rPr>
      </w:pPr>
    </w:p>
    <w:p w:rsidR="007F7202" w:rsidRPr="00675363" w:rsidRDefault="007F7202" w:rsidP="006D4897">
      <w:pPr>
        <w:spacing w:line="480" w:lineRule="auto"/>
        <w:jc w:val="center"/>
        <w:rPr>
          <w:rFonts w:ascii="Times New Roman" w:hAnsi="Times New Roman" w:cs="Times New Roman"/>
          <w:b/>
          <w:sz w:val="24"/>
          <w:szCs w:val="24"/>
        </w:rPr>
      </w:pPr>
    </w:p>
    <w:p w:rsidR="007F7202" w:rsidRPr="00675363" w:rsidRDefault="007F7202" w:rsidP="006D4897">
      <w:pPr>
        <w:spacing w:line="480" w:lineRule="auto"/>
        <w:jc w:val="center"/>
        <w:rPr>
          <w:rFonts w:ascii="Times New Roman" w:hAnsi="Times New Roman" w:cs="Times New Roman"/>
          <w:b/>
          <w:sz w:val="24"/>
          <w:szCs w:val="24"/>
        </w:rPr>
      </w:pPr>
    </w:p>
    <w:p w:rsidR="007F7202" w:rsidRPr="00675363" w:rsidRDefault="007F7202" w:rsidP="00857D8F">
      <w:pPr>
        <w:spacing w:line="480" w:lineRule="auto"/>
        <w:rPr>
          <w:rFonts w:ascii="Times New Roman" w:hAnsi="Times New Roman" w:cs="Times New Roman"/>
          <w:b/>
          <w:sz w:val="24"/>
          <w:szCs w:val="24"/>
        </w:rPr>
      </w:pPr>
    </w:p>
    <w:p w:rsidR="008B046A" w:rsidRPr="00675363" w:rsidRDefault="008B046A" w:rsidP="00857D8F">
      <w:pPr>
        <w:spacing w:line="480" w:lineRule="auto"/>
        <w:rPr>
          <w:rFonts w:ascii="Times New Roman" w:hAnsi="Times New Roman" w:cs="Times New Roman"/>
          <w:b/>
          <w:sz w:val="24"/>
          <w:szCs w:val="24"/>
        </w:rPr>
      </w:pPr>
    </w:p>
    <w:p w:rsidR="006D4897" w:rsidRPr="00675363" w:rsidRDefault="006D4897" w:rsidP="006D4897">
      <w:pPr>
        <w:spacing w:line="480" w:lineRule="auto"/>
        <w:jc w:val="center"/>
        <w:rPr>
          <w:rFonts w:ascii="Times New Roman" w:hAnsi="Times New Roman" w:cs="Times New Roman"/>
          <w:b/>
          <w:sz w:val="24"/>
          <w:szCs w:val="24"/>
        </w:rPr>
      </w:pPr>
      <w:r w:rsidRPr="00675363">
        <w:rPr>
          <w:rFonts w:ascii="Times New Roman" w:hAnsi="Times New Roman" w:cs="Times New Roman"/>
          <w:b/>
          <w:sz w:val="24"/>
          <w:szCs w:val="24"/>
        </w:rPr>
        <w:t>Results</w:t>
      </w:r>
    </w:p>
    <w:p w:rsidR="006D4897" w:rsidRPr="00675363" w:rsidRDefault="006D4897" w:rsidP="006D4897">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From the database search for relevant literature, 4</w:t>
      </w:r>
      <w:r w:rsidR="007F7202" w:rsidRPr="00675363">
        <w:rPr>
          <w:rFonts w:ascii="Times New Roman" w:hAnsi="Times New Roman" w:cs="Times New Roman"/>
          <w:sz w:val="24"/>
          <w:szCs w:val="24"/>
        </w:rPr>
        <w:t>78</w:t>
      </w:r>
      <w:r w:rsidRPr="00675363">
        <w:rPr>
          <w:rFonts w:ascii="Times New Roman" w:hAnsi="Times New Roman" w:cs="Times New Roman"/>
          <w:sz w:val="24"/>
          <w:szCs w:val="24"/>
        </w:rPr>
        <w:t xml:space="preserve"> articles were identified</w:t>
      </w:r>
      <w:r w:rsidR="007F7202" w:rsidRPr="00675363">
        <w:rPr>
          <w:rFonts w:ascii="Times New Roman" w:hAnsi="Times New Roman" w:cs="Times New Roman"/>
          <w:sz w:val="24"/>
          <w:szCs w:val="24"/>
        </w:rPr>
        <w:t xml:space="preserve"> across the three databases</w:t>
      </w:r>
      <w:r w:rsidRPr="00675363">
        <w:rPr>
          <w:rFonts w:ascii="Times New Roman" w:hAnsi="Times New Roman" w:cs="Times New Roman"/>
          <w:sz w:val="24"/>
          <w:szCs w:val="24"/>
        </w:rPr>
        <w:t xml:space="preserve">. After removing duplicates and applying inclusion criteria, </w:t>
      </w:r>
      <w:r w:rsidR="008B046A" w:rsidRPr="00675363">
        <w:rPr>
          <w:rFonts w:ascii="Times New Roman" w:hAnsi="Times New Roman" w:cs="Times New Roman"/>
          <w:sz w:val="24"/>
          <w:szCs w:val="24"/>
        </w:rPr>
        <w:t>six</w:t>
      </w:r>
      <w:r w:rsidRPr="00675363">
        <w:rPr>
          <w:rFonts w:ascii="Times New Roman" w:hAnsi="Times New Roman" w:cs="Times New Roman"/>
          <w:sz w:val="24"/>
          <w:szCs w:val="24"/>
        </w:rPr>
        <w:t xml:space="preserve"> articles were included in the </w:t>
      </w:r>
      <w:r w:rsidR="00470B2C" w:rsidRPr="00675363">
        <w:rPr>
          <w:rFonts w:ascii="Times New Roman" w:hAnsi="Times New Roman" w:cs="Times New Roman"/>
          <w:sz w:val="24"/>
          <w:szCs w:val="24"/>
        </w:rPr>
        <w:t>literature</w:t>
      </w:r>
      <w:r w:rsidRPr="00675363">
        <w:rPr>
          <w:rFonts w:ascii="Times New Roman" w:hAnsi="Times New Roman" w:cs="Times New Roman"/>
          <w:sz w:val="24"/>
          <w:szCs w:val="24"/>
        </w:rPr>
        <w:t xml:space="preserve"> review. Out of the </w:t>
      </w:r>
      <w:r w:rsidR="007C706C" w:rsidRPr="00675363">
        <w:rPr>
          <w:rFonts w:ascii="Times New Roman" w:hAnsi="Times New Roman" w:cs="Times New Roman"/>
          <w:sz w:val="24"/>
          <w:szCs w:val="24"/>
        </w:rPr>
        <w:t xml:space="preserve">six </w:t>
      </w:r>
      <w:r w:rsidRPr="00675363">
        <w:rPr>
          <w:rFonts w:ascii="Times New Roman" w:hAnsi="Times New Roman" w:cs="Times New Roman"/>
          <w:sz w:val="24"/>
          <w:szCs w:val="24"/>
        </w:rPr>
        <w:t xml:space="preserve">included articles, </w:t>
      </w:r>
      <w:r w:rsidR="007F7202" w:rsidRPr="00675363">
        <w:rPr>
          <w:rFonts w:ascii="Times New Roman" w:hAnsi="Times New Roman" w:cs="Times New Roman"/>
          <w:sz w:val="24"/>
          <w:szCs w:val="24"/>
        </w:rPr>
        <w:t>four</w:t>
      </w:r>
      <w:r w:rsidRPr="00675363">
        <w:rPr>
          <w:rFonts w:ascii="Times New Roman" w:hAnsi="Times New Roman" w:cs="Times New Roman"/>
          <w:sz w:val="24"/>
          <w:szCs w:val="24"/>
        </w:rPr>
        <w:t xml:space="preserve"> </w:t>
      </w:r>
      <w:r w:rsidR="007F7202" w:rsidRPr="00675363">
        <w:rPr>
          <w:rFonts w:ascii="Times New Roman" w:hAnsi="Times New Roman" w:cs="Times New Roman"/>
          <w:sz w:val="24"/>
          <w:szCs w:val="24"/>
        </w:rPr>
        <w:t>used qualitative methodologies and</w:t>
      </w:r>
      <w:r w:rsidRPr="00675363">
        <w:rPr>
          <w:rFonts w:ascii="Times New Roman" w:hAnsi="Times New Roman" w:cs="Times New Roman"/>
          <w:sz w:val="24"/>
          <w:szCs w:val="24"/>
        </w:rPr>
        <w:t xml:space="preserve"> </w:t>
      </w:r>
      <w:r w:rsidR="007F7202" w:rsidRPr="00675363">
        <w:rPr>
          <w:rFonts w:ascii="Times New Roman" w:hAnsi="Times New Roman" w:cs="Times New Roman"/>
          <w:sz w:val="24"/>
          <w:szCs w:val="24"/>
        </w:rPr>
        <w:t>two</w:t>
      </w:r>
      <w:r w:rsidRPr="00675363">
        <w:rPr>
          <w:rFonts w:ascii="Times New Roman" w:hAnsi="Times New Roman" w:cs="Times New Roman"/>
          <w:sz w:val="24"/>
          <w:szCs w:val="24"/>
        </w:rPr>
        <w:t xml:space="preserve"> were </w:t>
      </w:r>
      <w:r w:rsidR="007F7202" w:rsidRPr="00675363">
        <w:rPr>
          <w:rFonts w:ascii="Times New Roman" w:hAnsi="Times New Roman" w:cs="Times New Roman"/>
          <w:sz w:val="24"/>
          <w:szCs w:val="24"/>
        </w:rPr>
        <w:t>quantitative</w:t>
      </w:r>
      <w:r w:rsidRPr="00675363">
        <w:rPr>
          <w:rFonts w:ascii="Times New Roman" w:hAnsi="Times New Roman" w:cs="Times New Roman"/>
          <w:sz w:val="24"/>
          <w:szCs w:val="24"/>
        </w:rPr>
        <w:t xml:space="preserve"> studies (Table 1).</w:t>
      </w:r>
    </w:p>
    <w:p w:rsidR="007F7202" w:rsidRPr="00675363" w:rsidRDefault="007F7202" w:rsidP="006D4897">
      <w:pPr>
        <w:spacing w:line="480" w:lineRule="auto"/>
        <w:jc w:val="both"/>
        <w:rPr>
          <w:rFonts w:ascii="Times New Roman" w:hAnsi="Times New Roman" w:cs="Times New Roman"/>
          <w:sz w:val="24"/>
          <w:szCs w:val="24"/>
        </w:rPr>
      </w:pPr>
    </w:p>
    <w:p w:rsidR="00857D8F" w:rsidRPr="00675363" w:rsidRDefault="00857D8F" w:rsidP="00857D8F">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Insert Table 1 Here---------------------------------</w:t>
      </w:r>
    </w:p>
    <w:p w:rsidR="00203228" w:rsidRPr="00675363" w:rsidRDefault="00203228" w:rsidP="00203228"/>
    <w:p w:rsidR="00025C6E" w:rsidRPr="00675363" w:rsidRDefault="00025C6E" w:rsidP="006D4897">
      <w:pPr>
        <w:spacing w:line="480" w:lineRule="auto"/>
        <w:jc w:val="both"/>
        <w:rPr>
          <w:rFonts w:ascii="Times New Roman" w:hAnsi="Times New Roman" w:cs="Times New Roman"/>
          <w:b/>
          <w:sz w:val="24"/>
          <w:szCs w:val="24"/>
        </w:rPr>
      </w:pPr>
    </w:p>
    <w:p w:rsidR="00054236" w:rsidRPr="00675363" w:rsidRDefault="00054236" w:rsidP="006D4897">
      <w:pPr>
        <w:spacing w:line="480" w:lineRule="auto"/>
        <w:jc w:val="both"/>
        <w:rPr>
          <w:rFonts w:ascii="Times New Roman" w:hAnsi="Times New Roman" w:cs="Times New Roman"/>
          <w:b/>
          <w:sz w:val="24"/>
          <w:szCs w:val="24"/>
        </w:rPr>
      </w:pPr>
      <w:r w:rsidRPr="00675363">
        <w:rPr>
          <w:rFonts w:ascii="Times New Roman" w:hAnsi="Times New Roman" w:cs="Times New Roman"/>
          <w:b/>
          <w:sz w:val="24"/>
          <w:szCs w:val="24"/>
        </w:rPr>
        <w:t xml:space="preserve">Self-esteem and </w:t>
      </w:r>
      <w:r w:rsidR="00B066DC" w:rsidRPr="00675363">
        <w:rPr>
          <w:rFonts w:ascii="Times New Roman" w:hAnsi="Times New Roman" w:cs="Times New Roman"/>
          <w:b/>
          <w:sz w:val="24"/>
          <w:szCs w:val="24"/>
        </w:rPr>
        <w:t>social</w:t>
      </w:r>
      <w:r w:rsidR="00AA7501" w:rsidRPr="00675363">
        <w:rPr>
          <w:rFonts w:ascii="Times New Roman" w:hAnsi="Times New Roman" w:cs="Times New Roman"/>
          <w:b/>
          <w:sz w:val="24"/>
          <w:szCs w:val="24"/>
        </w:rPr>
        <w:t xml:space="preserve"> isolation</w:t>
      </w:r>
    </w:p>
    <w:p w:rsidR="00054236" w:rsidRPr="00675363" w:rsidRDefault="007C706C" w:rsidP="002A11B5">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Exploring the impact of stigma on self-esteem and quality of life, </w:t>
      </w:r>
      <w:proofErr w:type="spellStart"/>
      <w:r w:rsidRPr="00675363">
        <w:rPr>
          <w:rFonts w:ascii="Times New Roman" w:hAnsi="Times New Roman" w:cs="Times New Roman"/>
          <w:sz w:val="24"/>
          <w:szCs w:val="24"/>
        </w:rPr>
        <w:t>Matías</w:t>
      </w:r>
      <w:proofErr w:type="spellEnd"/>
      <w:r w:rsidRPr="00675363">
        <w:rPr>
          <w:rFonts w:ascii="Times New Roman" w:hAnsi="Times New Roman" w:cs="Times New Roman"/>
          <w:sz w:val="24"/>
          <w:szCs w:val="24"/>
        </w:rPr>
        <w:t xml:space="preserve">-González et al., </w:t>
      </w:r>
      <w:r w:rsidR="0052020C"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1371/journal.pgph.0001329","ISSN":"2767-3375","PMID":"36962832","author":[{"dropping-particle":"","family":"Matías-González","given":"Yatzmeli","non-dropping-particle":"","parse-names":false,"suffix":""},{"dropping-particle":"","family":"Sánchez-Galarza","given":"Astrid","non-dropping-particle":"","parse-names":false,"suffix":""},{"dropping-particle":"","family":"Rosario-Hernández","given":"Ernesto","non-dropping-particle":"","parse-names":false,"suffix":""},{"dropping-particle":"","family":"Flores-Caldera","given":"Idhaliz","non-dropping-particle":"","parse-names":false,"suffix":""},{"dropping-particle":"","family":"Rivera-Segarra","given":"Eliut","non-dropping-particle":"","parse-names":false,"suffix":""}],"container-title":"PLOS global public health","id":"ITEM-1","issue":"12","issued":{"date-parts":[["2022"]]},"language":"eng","page":"e0001329-e0001329","publisher":"Public Library of Science (PLoS)","publisher-place":"United States","title":"Stigma and social support and their impact on quality of life and self-esteem among women with endometriosis in Latin-America and the Caribbean","type":"article-journal","volume":"2"},"suppress-author":1,"uris":["http://www.mendeley.com/documents/?uuid=f6661aae-0183-3400-a607-a7dc93429f5b"]}],"mendeley":{"formattedCitation":"&lt;sup&gt;15&lt;/sup&gt;","plainTextFormattedCitation":"15","previouslyFormattedCitation":"&lt;sup&gt;15&lt;/sup&gt;"},"properties":{"noteIndex":0},"schema":"https://github.com/citation-style-language/schema/raw/master/csl-citation.json"}</w:instrText>
      </w:r>
      <w:r w:rsidR="0052020C"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15</w:t>
      </w:r>
      <w:r w:rsidR="0052020C" w:rsidRPr="00675363">
        <w:rPr>
          <w:rFonts w:ascii="Times New Roman" w:hAnsi="Times New Roman" w:cs="Times New Roman"/>
          <w:sz w:val="24"/>
          <w:szCs w:val="24"/>
        </w:rPr>
        <w:fldChar w:fldCharType="end"/>
      </w:r>
      <w:r w:rsidRPr="00675363">
        <w:t xml:space="preserve"> </w:t>
      </w:r>
      <w:r w:rsidRPr="00675363">
        <w:rPr>
          <w:rFonts w:ascii="Times New Roman" w:hAnsi="Times New Roman" w:cs="Times New Roman"/>
          <w:sz w:val="24"/>
          <w:szCs w:val="24"/>
        </w:rPr>
        <w:t xml:space="preserve">conducted a cross-sectional study among 169 women with endometriosis from 14 Latin-American and Caribbean countries. </w:t>
      </w:r>
      <w:r w:rsidR="004901D0" w:rsidRPr="00675363">
        <w:rPr>
          <w:rFonts w:ascii="Times New Roman" w:hAnsi="Times New Roman" w:cs="Times New Roman"/>
          <w:sz w:val="24"/>
          <w:szCs w:val="24"/>
        </w:rPr>
        <w:t>Endometriosis-related stigma</w:t>
      </w:r>
      <w:r w:rsidR="0052020C" w:rsidRPr="00675363">
        <w:rPr>
          <w:rFonts w:ascii="Times New Roman" w:hAnsi="Times New Roman" w:cs="Times New Roman"/>
          <w:sz w:val="24"/>
          <w:szCs w:val="24"/>
        </w:rPr>
        <w:t xml:space="preserve"> was measured using </w:t>
      </w:r>
      <w:r w:rsidR="00BA60E8" w:rsidRPr="00675363">
        <w:rPr>
          <w:rFonts w:ascii="Times New Roman" w:hAnsi="Times New Roman" w:cs="Times New Roman"/>
          <w:sz w:val="24"/>
          <w:szCs w:val="24"/>
        </w:rPr>
        <w:t xml:space="preserve">the </w:t>
      </w:r>
      <w:r w:rsidR="0052020C" w:rsidRPr="00675363">
        <w:rPr>
          <w:rFonts w:ascii="Times New Roman" w:hAnsi="Times New Roman" w:cs="Times New Roman"/>
          <w:sz w:val="24"/>
          <w:szCs w:val="24"/>
        </w:rPr>
        <w:t>Stigma Scale for Endometriosis (SSE)</w:t>
      </w:r>
      <w:r w:rsidR="00BA60E8" w:rsidRPr="00675363">
        <w:rPr>
          <w:rFonts w:ascii="Times New Roman" w:hAnsi="Times New Roman" w:cs="Times New Roman"/>
          <w:sz w:val="24"/>
          <w:szCs w:val="24"/>
        </w:rPr>
        <w:t xml:space="preserve"> which measures both internalized and enacted</w:t>
      </w:r>
      <w:r w:rsidR="002A11B5" w:rsidRPr="00675363">
        <w:rPr>
          <w:rFonts w:ascii="Times New Roman" w:hAnsi="Times New Roman" w:cs="Times New Roman"/>
          <w:sz w:val="24"/>
          <w:szCs w:val="24"/>
        </w:rPr>
        <w:t xml:space="preserve"> </w:t>
      </w:r>
      <w:r w:rsidR="00BA60E8" w:rsidRPr="00675363">
        <w:rPr>
          <w:rFonts w:ascii="Times New Roman" w:hAnsi="Times New Roman" w:cs="Times New Roman"/>
          <w:sz w:val="24"/>
          <w:szCs w:val="24"/>
        </w:rPr>
        <w:t>stigma. Further, an adapted version of the Stigma Stress Scale (</w:t>
      </w:r>
      <w:proofErr w:type="spellStart"/>
      <w:r w:rsidR="00BA60E8" w:rsidRPr="00675363">
        <w:rPr>
          <w:rFonts w:ascii="Times New Roman" w:hAnsi="Times New Roman" w:cs="Times New Roman"/>
          <w:sz w:val="24"/>
          <w:szCs w:val="24"/>
        </w:rPr>
        <w:t>CogApp</w:t>
      </w:r>
      <w:proofErr w:type="spellEnd"/>
      <w:r w:rsidR="00BA60E8" w:rsidRPr="00675363">
        <w:rPr>
          <w:rFonts w:ascii="Times New Roman" w:hAnsi="Times New Roman" w:cs="Times New Roman"/>
          <w:sz w:val="24"/>
          <w:szCs w:val="24"/>
        </w:rPr>
        <w:t>) was employed to measure the stress levels specifically induced by endometriosis stigma as higher scores in this scale reflect higher stress due to endo</w:t>
      </w:r>
      <w:r w:rsidR="004901D0" w:rsidRPr="00675363">
        <w:rPr>
          <w:rFonts w:ascii="Times New Roman" w:hAnsi="Times New Roman" w:cs="Times New Roman"/>
          <w:sz w:val="24"/>
          <w:szCs w:val="24"/>
        </w:rPr>
        <w:t>metriosis</w:t>
      </w:r>
      <w:r w:rsidR="00BA60E8" w:rsidRPr="00675363">
        <w:rPr>
          <w:rFonts w:ascii="Times New Roman" w:hAnsi="Times New Roman" w:cs="Times New Roman"/>
          <w:sz w:val="24"/>
          <w:szCs w:val="24"/>
        </w:rPr>
        <w:t>-</w:t>
      </w:r>
      <w:r w:rsidR="004901D0" w:rsidRPr="00675363">
        <w:rPr>
          <w:rFonts w:ascii="Times New Roman" w:hAnsi="Times New Roman" w:cs="Times New Roman"/>
          <w:sz w:val="24"/>
          <w:szCs w:val="24"/>
        </w:rPr>
        <w:t xml:space="preserve">related </w:t>
      </w:r>
      <w:r w:rsidR="00BA60E8" w:rsidRPr="00675363">
        <w:rPr>
          <w:rFonts w:ascii="Times New Roman" w:hAnsi="Times New Roman" w:cs="Times New Roman"/>
          <w:sz w:val="24"/>
          <w:szCs w:val="24"/>
        </w:rPr>
        <w:t xml:space="preserve">stigma. </w:t>
      </w:r>
      <w:r w:rsidR="002A11B5" w:rsidRPr="00675363">
        <w:rPr>
          <w:rFonts w:ascii="Times New Roman" w:hAnsi="Times New Roman" w:cs="Times New Roman"/>
          <w:sz w:val="24"/>
          <w:szCs w:val="24"/>
        </w:rPr>
        <w:t xml:space="preserve">Finally, the evaluation of self-esteem was made through the Rosenberg Self-Esteem Scale. All the measures were adapted and translated to Spanish. Analyses of the data revealed </w:t>
      </w:r>
      <w:r w:rsidR="007C08AB" w:rsidRPr="00675363">
        <w:rPr>
          <w:rFonts w:ascii="Times New Roman" w:hAnsi="Times New Roman" w:cs="Times New Roman"/>
          <w:sz w:val="24"/>
          <w:szCs w:val="24"/>
        </w:rPr>
        <w:t>high levels of endometriosis stigma which was suggested to be associated to worse endometriosis symptoms and poor quality of life. Further, it was found that there is a significant relationship between self-esteem, stigma related to endometriosis</w:t>
      </w:r>
      <w:r w:rsidR="004901D0" w:rsidRPr="00675363">
        <w:rPr>
          <w:rFonts w:ascii="Times New Roman" w:hAnsi="Times New Roman" w:cs="Times New Roman"/>
          <w:sz w:val="24"/>
          <w:szCs w:val="24"/>
        </w:rPr>
        <w:t xml:space="preserve">, </w:t>
      </w:r>
      <w:r w:rsidR="007C08AB" w:rsidRPr="00675363">
        <w:rPr>
          <w:rFonts w:ascii="Times New Roman" w:hAnsi="Times New Roman" w:cs="Times New Roman"/>
          <w:sz w:val="24"/>
          <w:szCs w:val="24"/>
        </w:rPr>
        <w:t>and the impact of incapacitating pain on the quality of life of individuals with endometriosis in Latin America and the Caribbean. The study highlights that the negative perceptions and stereotypes associated with endometriosis contribute to the negative impact of incapacitating pain on the overall well-being, quality of life, and self-esteem of women with endometriosis. Understanding and addressing this endo</w:t>
      </w:r>
      <w:r w:rsidR="004901D0" w:rsidRPr="00675363">
        <w:rPr>
          <w:rFonts w:ascii="Times New Roman" w:hAnsi="Times New Roman" w:cs="Times New Roman"/>
          <w:sz w:val="24"/>
          <w:szCs w:val="24"/>
        </w:rPr>
        <w:t>metriosis</w:t>
      </w:r>
      <w:r w:rsidR="007C08AB" w:rsidRPr="00675363">
        <w:rPr>
          <w:rFonts w:ascii="Times New Roman" w:hAnsi="Times New Roman" w:cs="Times New Roman"/>
          <w:sz w:val="24"/>
          <w:szCs w:val="24"/>
        </w:rPr>
        <w:t>-</w:t>
      </w:r>
      <w:r w:rsidR="004901D0" w:rsidRPr="00675363">
        <w:rPr>
          <w:rFonts w:ascii="Times New Roman" w:hAnsi="Times New Roman" w:cs="Times New Roman"/>
          <w:sz w:val="24"/>
          <w:szCs w:val="24"/>
        </w:rPr>
        <w:t xml:space="preserve">related </w:t>
      </w:r>
      <w:r w:rsidR="007C08AB" w:rsidRPr="00675363">
        <w:rPr>
          <w:rFonts w:ascii="Times New Roman" w:hAnsi="Times New Roman" w:cs="Times New Roman"/>
          <w:sz w:val="24"/>
          <w:szCs w:val="24"/>
        </w:rPr>
        <w:t>stigma may be crucial in improving the overall well-being and mental health of individuals living with this condition in the region.</w:t>
      </w:r>
    </w:p>
    <w:p w:rsidR="00AA7501" w:rsidRPr="00675363" w:rsidRDefault="00AA7501" w:rsidP="002A11B5">
      <w:pPr>
        <w:spacing w:line="480" w:lineRule="auto"/>
        <w:jc w:val="both"/>
        <w:rPr>
          <w:rFonts w:ascii="Times New Roman" w:hAnsi="Times New Roman" w:cs="Times New Roman"/>
          <w:sz w:val="24"/>
          <w:szCs w:val="24"/>
        </w:rPr>
      </w:pPr>
    </w:p>
    <w:p w:rsidR="00A71308" w:rsidRPr="00675363" w:rsidRDefault="00A71308" w:rsidP="002A11B5">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Menstrual stigma was also found to prevent help-seeking and increase the feeling of </w:t>
      </w:r>
      <w:r w:rsidR="00AD2880" w:rsidRPr="00675363">
        <w:rPr>
          <w:rFonts w:ascii="Times New Roman" w:hAnsi="Times New Roman" w:cs="Times New Roman"/>
          <w:sz w:val="24"/>
          <w:szCs w:val="24"/>
        </w:rPr>
        <w:t>isolation</w:t>
      </w:r>
      <w:r w:rsidRPr="00675363">
        <w:rPr>
          <w:rFonts w:ascii="Times New Roman" w:hAnsi="Times New Roman" w:cs="Times New Roman"/>
          <w:sz w:val="24"/>
          <w:szCs w:val="24"/>
        </w:rPr>
        <w:t xml:space="preserve">. </w:t>
      </w:r>
      <w:r w:rsidR="00CC1629" w:rsidRPr="00675363">
        <w:rPr>
          <w:rFonts w:ascii="Times New Roman" w:hAnsi="Times New Roman" w:cs="Times New Roman"/>
          <w:sz w:val="24"/>
          <w:szCs w:val="24"/>
        </w:rPr>
        <w:t xml:space="preserve">Social exclusion and fear of being rejected by their romantic partners due to their long-term endometriosis symptoms </w:t>
      </w:r>
      <w:r w:rsidR="004B2629" w:rsidRPr="00675363">
        <w:rPr>
          <w:rFonts w:ascii="Times New Roman" w:hAnsi="Times New Roman" w:cs="Times New Roman"/>
          <w:sz w:val="24"/>
          <w:szCs w:val="24"/>
        </w:rPr>
        <w:t xml:space="preserve">was commonly voiced by women </w:t>
      </w:r>
      <w:r w:rsidR="004B2629"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3390/ijerph20054125","ISSN":"1660-4601","PMID":"36901136","author":[{"dropping-particle":"","family":"Bergen","given":"Sadie","non-dropping-particle":"","parse-names":false,"suffix":""},{"dropping-particle":"","family":"Murimi","given":"Doris","non-dropping-particle":"","parse-names":false,"suffix":""},{"dropping-particle":"","family":"Gruer","given":"Caitlin","non-dropping-particle":"","parse-names":false,"suffix":""},{"dropping-particle":"","family":"Munene","given":"Gibson","non-dropping-particle":"","parse-names":false,"suffix":""},{"dropping-particle":"","family":"Nyachieo","given":"Atunga","non-dropping-particle":"","parse-names":false,"suffix":""},{"dropping-particle":"","family":"Owiti","given":"Maureen","non-dropping-particle":"","parse-names":false,"suffix":""},{"dropping-particle":"","family":"Sommer","given":"Marni","non-dropping-particle":"","parse-names":false,"suffix":""}],"container-title":"International journal of environmental research and public health","genre":"article","id":"ITEM-1","issue":"5","issued":{"date-parts":[["2023"]]},"language":"eng","page":"4125","publisher":"MDPI AG","publisher-place":"Switzerland","title":"Living with Endometriosis: A Narrative Analysis of the Experiences of Kenyan Women","type":"article-journal","volume":"20"},"uris":["http://www.mendeley.com/documents/?uuid=215e974d-a8b9-3515-8ba0-1cf622429862"]}],"mendeley":{"formattedCitation":"&lt;sup&gt;16&lt;/sup&gt;","plainTextFormattedCitation":"16","previouslyFormattedCitation":"&lt;sup&gt;16&lt;/sup&gt;"},"properties":{"noteIndex":0},"schema":"https://github.com/citation-style-language/schema/raw/master/csl-citation.json"}</w:instrText>
      </w:r>
      <w:r w:rsidR="004B2629"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16</w:t>
      </w:r>
      <w:r w:rsidR="004B2629" w:rsidRPr="00675363">
        <w:rPr>
          <w:rFonts w:ascii="Times New Roman" w:hAnsi="Times New Roman" w:cs="Times New Roman"/>
          <w:sz w:val="24"/>
          <w:szCs w:val="24"/>
        </w:rPr>
        <w:fldChar w:fldCharType="end"/>
      </w:r>
      <w:r w:rsidR="004B2629" w:rsidRPr="00675363">
        <w:rPr>
          <w:rFonts w:ascii="Times New Roman" w:hAnsi="Times New Roman" w:cs="Times New Roman"/>
          <w:sz w:val="24"/>
          <w:szCs w:val="24"/>
        </w:rPr>
        <w:t xml:space="preserve">. As a result of the social exclusion experienced by friends and romantic partners, feelings of hopelessness and even suicidality were voiced </w:t>
      </w:r>
      <w:r w:rsidR="004B2629"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3390/ijerph20054125","ISSN":"1660-4601","PMID":"36901136","author":[{"dropping-particle":"","family":"Bergen","given":"Sadie","non-dropping-particle":"","parse-names":false,"suffix":""},{"dropping-particle":"","family":"Murimi","given":"Doris","non-dropping-particle":"","parse-names":false,"suffix":""},{"dropping-particle":"","family":"Gruer","given":"Caitlin","non-dropping-particle":"","parse-names":false,"suffix":""},{"dropping-particle":"","family":"Munene","given":"Gibson","non-dropping-particle":"","parse-names":false,"suffix":""},{"dropping-particle":"","family":"Nyachieo","given":"Atunga","non-dropping-particle":"","parse-names":false,"suffix":""},{"dropping-particle":"","family":"Owiti","given":"Maureen","non-dropping-particle":"","parse-names":false,"suffix":""},{"dropping-particle":"","family":"Sommer","given":"Marni","non-dropping-particle":"","parse-names":false,"suffix":""}],"container-title":"International journal of environmental research and public health","genre":"article","id":"ITEM-1","issue":"5","issued":{"date-parts":[["2023"]]},"language":"eng","page":"4125","publisher":"MDPI AG","publisher-place":"Switzerland","title":"Living with Endometriosis: A Narrative Analysis of the Experiences of Kenyan Women","type":"article-journal","volume":"20"},"uris":["http://www.mendeley.com/documents/?uuid=215e974d-a8b9-3515-8ba0-1cf622429862"]}],"mendeley":{"formattedCitation":"&lt;sup&gt;16&lt;/sup&gt;","plainTextFormattedCitation":"16","previouslyFormattedCitation":"&lt;sup&gt;16&lt;/sup&gt;"},"properties":{"noteIndex":0},"schema":"https://github.com/citation-style-language/schema/raw/master/csl-citation.json"}</w:instrText>
      </w:r>
      <w:r w:rsidR="004B2629"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16</w:t>
      </w:r>
      <w:r w:rsidR="004B2629" w:rsidRPr="00675363">
        <w:rPr>
          <w:rFonts w:ascii="Times New Roman" w:hAnsi="Times New Roman" w:cs="Times New Roman"/>
          <w:sz w:val="24"/>
          <w:szCs w:val="24"/>
        </w:rPr>
        <w:fldChar w:fldCharType="end"/>
      </w:r>
      <w:r w:rsidR="004B2629" w:rsidRPr="00675363">
        <w:rPr>
          <w:rFonts w:ascii="Times New Roman" w:hAnsi="Times New Roman" w:cs="Times New Roman"/>
          <w:sz w:val="24"/>
          <w:szCs w:val="24"/>
        </w:rPr>
        <w:t>. Additionally, t</w:t>
      </w:r>
      <w:r w:rsidR="00AD2880" w:rsidRPr="00675363">
        <w:rPr>
          <w:rFonts w:ascii="Times New Roman" w:hAnsi="Times New Roman" w:cs="Times New Roman"/>
          <w:sz w:val="24"/>
          <w:szCs w:val="24"/>
        </w:rPr>
        <w:t xml:space="preserve">here was unanimity among adolescent girls and boys that menstruation carries a significant stigma </w:t>
      </w:r>
      <w:r w:rsidR="00AD2880"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1136/bmjopen-2017-020657","ISSN":"2044-6055","PMID":"29866728","author":[{"dropping-particle":"","family":"Gupta","given":"Jhumka","non-dropping-particle":"","parse-names":false,"suffix":""},{"dropping-particle":"","family":"Cardoso","given":"Lauren F","non-dropping-particle":"","parse-names":false,"suffix":""},{"dropping-particle":"","family":"Harris","given":"Courtney S","non-dropping-particle":"","parse-names":false,"suffix":""},{"dropping-particle":"","family":"Dance","given":"Arielle D","non-dropping-particle":"","parse-names":false,"suffix":""},{"dropping-particle":"","family":"Seckin","given":"Tamer","non-dropping-particle":"","parse-names":false,"suffix":""},{"dropping-particle":"","family":"Baker","given":"Nina","non-dropping-particle":"","parse-names":false,"suffix":""},{"dropping-particle":"","family":"Ferguson","given":"Yvonne O","non-dropping-particle":"","parse-names":false,"suffix":""}],"container-title":"BMJ open","id":"ITEM-1","issue":"6","issued":{"date-parts":[["2018"]]},"language":"eng","page":"e020657-e020657","publisher":"BMJ Publishing Group LTD","publisher-place":"England","title":"How do adolescent girls and boys perceive symptoms suggestive of endometriosis among their peers? Findings from focus group discussions in New York City","type":"article-journal","volume":"8"},"uris":["http://www.mendeley.com/documents/?uuid=0701a5eb-7d2e-3fe1-9138-b5ff171e6e26"]}],"mendeley":{"formattedCitation":"&lt;sup&gt;17&lt;/sup&gt;","plainTextFormattedCitation":"17","previouslyFormattedCitation":"&lt;sup&gt;17&lt;/sup&gt;"},"properties":{"noteIndex":0},"schema":"https://github.com/citation-style-language/schema/raw/master/csl-citation.json"}</w:instrText>
      </w:r>
      <w:r w:rsidR="00AD2880"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17</w:t>
      </w:r>
      <w:r w:rsidR="00AD2880" w:rsidRPr="00675363">
        <w:rPr>
          <w:rFonts w:ascii="Times New Roman" w:hAnsi="Times New Roman" w:cs="Times New Roman"/>
          <w:sz w:val="24"/>
          <w:szCs w:val="24"/>
        </w:rPr>
        <w:fldChar w:fldCharType="end"/>
      </w:r>
      <w:r w:rsidR="00AD2880" w:rsidRPr="00675363">
        <w:rPr>
          <w:rFonts w:ascii="Times New Roman" w:hAnsi="Times New Roman" w:cs="Times New Roman"/>
          <w:sz w:val="24"/>
          <w:szCs w:val="24"/>
        </w:rPr>
        <w:t xml:space="preserve">. Menstruation was commonly through to be linked with weakness and was regarded as a taboo subject. Comparisons between the stigma surrounding mental health issues, such as depression, and the stigma surrounding endometriosis were also made. Participants noted that both conditions are less understood, less believed, and taken less seriously compared to other health problems. This pervasive stigma </w:t>
      </w:r>
      <w:r w:rsidR="00AA7501" w:rsidRPr="00675363">
        <w:rPr>
          <w:rFonts w:ascii="Times New Roman" w:hAnsi="Times New Roman" w:cs="Times New Roman"/>
          <w:sz w:val="24"/>
          <w:szCs w:val="24"/>
        </w:rPr>
        <w:t xml:space="preserve">was thought to </w:t>
      </w:r>
      <w:r w:rsidR="00AD2880" w:rsidRPr="00675363">
        <w:rPr>
          <w:rFonts w:ascii="Times New Roman" w:hAnsi="Times New Roman" w:cs="Times New Roman"/>
          <w:sz w:val="24"/>
          <w:szCs w:val="24"/>
        </w:rPr>
        <w:t xml:space="preserve">hinder open discussions about menstruation in general and </w:t>
      </w:r>
      <w:r w:rsidR="00AA7501" w:rsidRPr="00675363">
        <w:rPr>
          <w:rFonts w:ascii="Times New Roman" w:hAnsi="Times New Roman" w:cs="Times New Roman"/>
          <w:sz w:val="24"/>
          <w:szCs w:val="24"/>
        </w:rPr>
        <w:t xml:space="preserve">also </w:t>
      </w:r>
      <w:r w:rsidR="00AD2880" w:rsidRPr="00675363">
        <w:rPr>
          <w:rFonts w:ascii="Times New Roman" w:hAnsi="Times New Roman" w:cs="Times New Roman"/>
          <w:sz w:val="24"/>
          <w:szCs w:val="24"/>
        </w:rPr>
        <w:t xml:space="preserve">affect conversations about symptoms related to endometriosis. Notably, participants remarked that this issue is particularly prominent in a school environment, as the lack of menstrual health education was associated with the girls' reluctance to discuss such matters openly. </w:t>
      </w:r>
    </w:p>
    <w:p w:rsidR="00F15623" w:rsidRPr="00675363" w:rsidRDefault="00F15623" w:rsidP="002A11B5">
      <w:pPr>
        <w:spacing w:line="480" w:lineRule="auto"/>
        <w:jc w:val="both"/>
        <w:rPr>
          <w:rFonts w:ascii="Times New Roman" w:hAnsi="Times New Roman" w:cs="Times New Roman"/>
          <w:sz w:val="24"/>
          <w:szCs w:val="24"/>
        </w:rPr>
      </w:pPr>
    </w:p>
    <w:p w:rsidR="00F15623" w:rsidRPr="00675363" w:rsidRDefault="00F15623" w:rsidP="002A11B5">
      <w:pPr>
        <w:spacing w:line="480" w:lineRule="auto"/>
        <w:jc w:val="both"/>
        <w:rPr>
          <w:rFonts w:ascii="Times New Roman" w:hAnsi="Times New Roman" w:cs="Times New Roman"/>
          <w:b/>
          <w:sz w:val="24"/>
          <w:szCs w:val="24"/>
        </w:rPr>
      </w:pPr>
      <w:r w:rsidRPr="00675363">
        <w:rPr>
          <w:rFonts w:ascii="Times New Roman" w:hAnsi="Times New Roman" w:cs="Times New Roman"/>
          <w:b/>
          <w:sz w:val="24"/>
          <w:szCs w:val="24"/>
        </w:rPr>
        <w:t>Concealment and diagnostic delay</w:t>
      </w:r>
    </w:p>
    <w:p w:rsidR="00F15623" w:rsidRPr="00675363" w:rsidRDefault="007C706C" w:rsidP="002A11B5">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S</w:t>
      </w:r>
      <w:r w:rsidR="00F15623" w:rsidRPr="00675363">
        <w:rPr>
          <w:rFonts w:ascii="Times New Roman" w:hAnsi="Times New Roman" w:cs="Times New Roman"/>
          <w:sz w:val="24"/>
          <w:szCs w:val="24"/>
        </w:rPr>
        <w:t>tigmatization</w:t>
      </w:r>
      <w:r w:rsidRPr="00675363">
        <w:rPr>
          <w:rFonts w:ascii="Times New Roman" w:hAnsi="Times New Roman" w:cs="Times New Roman"/>
          <w:sz w:val="24"/>
          <w:szCs w:val="24"/>
        </w:rPr>
        <w:t xml:space="preserve"> of endometriosis</w:t>
      </w:r>
      <w:r w:rsidR="00F15623" w:rsidRPr="00675363">
        <w:rPr>
          <w:rFonts w:ascii="Times New Roman" w:hAnsi="Times New Roman" w:cs="Times New Roman"/>
          <w:sz w:val="24"/>
          <w:szCs w:val="24"/>
        </w:rPr>
        <w:t xml:space="preserve"> has also been suggested as one of the reasons women do not receive prompt diagnosis. </w:t>
      </w:r>
      <w:r w:rsidR="004C094E" w:rsidRPr="00675363">
        <w:rPr>
          <w:rFonts w:ascii="Times New Roman" w:hAnsi="Times New Roman" w:cs="Times New Roman"/>
          <w:sz w:val="24"/>
          <w:szCs w:val="24"/>
        </w:rPr>
        <w:t>In a qualitative study conducted in Australia, women described menstruation and endometriosis symptoms as attributes that needed to be concealed</w:t>
      </w:r>
      <w:r w:rsidR="0052058B" w:rsidRPr="00675363">
        <w:rPr>
          <w:rFonts w:ascii="Times New Roman" w:hAnsi="Times New Roman" w:cs="Times New Roman"/>
          <w:sz w:val="24"/>
          <w:szCs w:val="24"/>
        </w:rPr>
        <w:t xml:space="preserve"> </w:t>
      </w:r>
      <w:r w:rsidR="0052058B"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1016/j.socscimed.2009.07.023","ISSN":"0277-9536","PMID":"19699572","author":[{"dropping-particle":"","family":"Seear","given":"Kate","non-dropping-particle":"","parse-names":false,"suffix":""}],"collection-title":"Social Science &amp; Medicine","container-title":"Social science &amp; medicine (1982)","id":"ITEM-1","issue":"8","issued":{"date-parts":[["2009"]]},"language":"eng","page":"1220-1227","publisher":"Elsevier Ltd","publisher-place":"Kidlington","title":"The etiquette of endometriosis: Stigmatisation, menstrual concealment and the diagnostic delay","type":"article-journal","volume":"69"},"uris":["http://www.mendeley.com/documents/?uuid=1031505e-c7c4-383f-b44c-d815b1cb459e"]}],"mendeley":{"formattedCitation":"&lt;sup&gt;18&lt;/sup&gt;","plainTextFormattedCitation":"18","previouslyFormattedCitation":"&lt;sup&gt;18&lt;/sup&gt;"},"properties":{"noteIndex":0},"schema":"https://github.com/citation-style-language/schema/raw/master/csl-citation.json"}</w:instrText>
      </w:r>
      <w:r w:rsidR="0052058B"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18</w:t>
      </w:r>
      <w:r w:rsidR="0052058B" w:rsidRPr="00675363">
        <w:rPr>
          <w:rFonts w:ascii="Times New Roman" w:hAnsi="Times New Roman" w:cs="Times New Roman"/>
          <w:sz w:val="24"/>
          <w:szCs w:val="24"/>
        </w:rPr>
        <w:fldChar w:fldCharType="end"/>
      </w:r>
      <w:r w:rsidR="004C094E" w:rsidRPr="00675363">
        <w:rPr>
          <w:rFonts w:ascii="Times New Roman" w:hAnsi="Times New Roman" w:cs="Times New Roman"/>
          <w:sz w:val="24"/>
          <w:szCs w:val="24"/>
        </w:rPr>
        <w:t xml:space="preserve">. To avoid stigmatization related to menstruation and endometriosis, women developed a strategic management of information about their menstrual cycle, which was also referred to as 'menstrual etiquette'. Women reported that heavy bleeding and pelvic pain during workdays had to be managed, otherwise they would get in ‘trouble’. Aside from embarrassment, </w:t>
      </w:r>
      <w:r w:rsidR="0052058B" w:rsidRPr="00675363">
        <w:rPr>
          <w:rFonts w:ascii="Times New Roman" w:hAnsi="Times New Roman" w:cs="Times New Roman"/>
          <w:sz w:val="24"/>
          <w:szCs w:val="24"/>
        </w:rPr>
        <w:t>women felt that they get judged by their colleagues, with some of them accusing them of malingering and assuming they try to avoid their work responsibilities. There were also instances where women were encouraged to conceal their endometriosis to avoid being exposed to stigmatization, while family, friends, and partners tended to normali</w:t>
      </w:r>
      <w:r w:rsidR="00252592" w:rsidRPr="00675363">
        <w:rPr>
          <w:rFonts w:ascii="Times New Roman" w:hAnsi="Times New Roman" w:cs="Times New Roman"/>
          <w:sz w:val="24"/>
          <w:szCs w:val="24"/>
        </w:rPr>
        <w:t>z</w:t>
      </w:r>
      <w:r w:rsidR="0052058B" w:rsidRPr="00675363">
        <w:rPr>
          <w:rFonts w:ascii="Times New Roman" w:hAnsi="Times New Roman" w:cs="Times New Roman"/>
          <w:sz w:val="24"/>
          <w:szCs w:val="24"/>
        </w:rPr>
        <w:t xml:space="preserve">e pain. </w:t>
      </w:r>
      <w:r w:rsidR="00F15623" w:rsidRPr="00675363">
        <w:rPr>
          <w:rFonts w:ascii="Times New Roman" w:hAnsi="Times New Roman" w:cs="Times New Roman"/>
          <w:sz w:val="24"/>
          <w:szCs w:val="24"/>
        </w:rPr>
        <w:t xml:space="preserve">What the study highlights is that the diagnostic delay is not solely a result of women's inability to differentiate between 'normal' and 'abnormal' menstruation. Instead, even when women recognize irregularities and abnormal symptoms in their menstrual cycles, stigmatization can hinder their willingness to disclose these issues. Specifically, women </w:t>
      </w:r>
      <w:r w:rsidR="004C094E" w:rsidRPr="00675363">
        <w:rPr>
          <w:rFonts w:ascii="Times New Roman" w:hAnsi="Times New Roman" w:cs="Times New Roman"/>
          <w:sz w:val="24"/>
          <w:szCs w:val="24"/>
        </w:rPr>
        <w:t xml:space="preserve">reported </w:t>
      </w:r>
      <w:r w:rsidR="00F15623" w:rsidRPr="00675363">
        <w:rPr>
          <w:rFonts w:ascii="Times New Roman" w:hAnsi="Times New Roman" w:cs="Times New Roman"/>
          <w:sz w:val="24"/>
          <w:szCs w:val="24"/>
        </w:rPr>
        <w:t>fac</w:t>
      </w:r>
      <w:r w:rsidR="004C094E" w:rsidRPr="00675363">
        <w:rPr>
          <w:rFonts w:ascii="Times New Roman" w:hAnsi="Times New Roman" w:cs="Times New Roman"/>
          <w:sz w:val="24"/>
          <w:szCs w:val="24"/>
        </w:rPr>
        <w:t>ing</w:t>
      </w:r>
      <w:r w:rsidR="00F15623" w:rsidRPr="00675363">
        <w:rPr>
          <w:rFonts w:ascii="Times New Roman" w:hAnsi="Times New Roman" w:cs="Times New Roman"/>
          <w:sz w:val="24"/>
          <w:szCs w:val="24"/>
        </w:rPr>
        <w:t xml:space="preserve"> </w:t>
      </w:r>
      <w:r w:rsidR="004C094E" w:rsidRPr="00675363">
        <w:rPr>
          <w:rFonts w:ascii="Times New Roman" w:hAnsi="Times New Roman" w:cs="Times New Roman"/>
          <w:sz w:val="24"/>
          <w:szCs w:val="24"/>
        </w:rPr>
        <w:t>disbelief</w:t>
      </w:r>
      <w:r w:rsidR="00F15623" w:rsidRPr="00675363">
        <w:rPr>
          <w:rFonts w:ascii="Times New Roman" w:hAnsi="Times New Roman" w:cs="Times New Roman"/>
          <w:sz w:val="24"/>
          <w:szCs w:val="24"/>
        </w:rPr>
        <w:t xml:space="preserve"> from employers, partners, and family members who </w:t>
      </w:r>
      <w:r w:rsidR="004C094E" w:rsidRPr="00675363">
        <w:rPr>
          <w:rFonts w:ascii="Times New Roman" w:hAnsi="Times New Roman" w:cs="Times New Roman"/>
          <w:sz w:val="24"/>
          <w:szCs w:val="24"/>
        </w:rPr>
        <w:t>perceive</w:t>
      </w:r>
      <w:r w:rsidR="00F15623" w:rsidRPr="00675363">
        <w:rPr>
          <w:rFonts w:ascii="Times New Roman" w:hAnsi="Times New Roman" w:cs="Times New Roman"/>
          <w:sz w:val="24"/>
          <w:szCs w:val="24"/>
        </w:rPr>
        <w:t xml:space="preserve"> menstruation as a normal and non-pathological process. </w:t>
      </w:r>
      <w:r w:rsidR="004C094E" w:rsidRPr="00675363">
        <w:rPr>
          <w:rFonts w:ascii="Times New Roman" w:hAnsi="Times New Roman" w:cs="Times New Roman"/>
          <w:sz w:val="24"/>
          <w:szCs w:val="24"/>
        </w:rPr>
        <w:t>This disbelief often</w:t>
      </w:r>
      <w:r w:rsidR="00F15623" w:rsidRPr="00675363">
        <w:rPr>
          <w:rFonts w:ascii="Times New Roman" w:hAnsi="Times New Roman" w:cs="Times New Roman"/>
          <w:sz w:val="24"/>
          <w:szCs w:val="24"/>
        </w:rPr>
        <w:t xml:space="preserve"> include</w:t>
      </w:r>
      <w:r w:rsidR="0052058B" w:rsidRPr="00675363">
        <w:rPr>
          <w:rFonts w:ascii="Times New Roman" w:hAnsi="Times New Roman" w:cs="Times New Roman"/>
          <w:sz w:val="24"/>
          <w:szCs w:val="24"/>
        </w:rPr>
        <w:t>s</w:t>
      </w:r>
      <w:r w:rsidR="00F15623" w:rsidRPr="00675363">
        <w:rPr>
          <w:rFonts w:ascii="Times New Roman" w:hAnsi="Times New Roman" w:cs="Times New Roman"/>
          <w:sz w:val="24"/>
          <w:szCs w:val="24"/>
        </w:rPr>
        <w:t xml:space="preserve"> ostracism, criticism, and attempts to downplay menstrual pain or redefine menstrual irregularities as normal.</w:t>
      </w:r>
    </w:p>
    <w:p w:rsidR="00252592" w:rsidRPr="00675363" w:rsidRDefault="00252592" w:rsidP="002A11B5">
      <w:pPr>
        <w:spacing w:line="480" w:lineRule="auto"/>
        <w:jc w:val="both"/>
        <w:rPr>
          <w:rFonts w:ascii="Times New Roman" w:hAnsi="Times New Roman" w:cs="Times New Roman"/>
          <w:sz w:val="24"/>
          <w:szCs w:val="24"/>
        </w:rPr>
      </w:pPr>
    </w:p>
    <w:p w:rsidR="00D248B6" w:rsidRPr="00675363" w:rsidRDefault="00FC0F8D" w:rsidP="002A11B5">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Disbelief and the notion that menstrual pain is normal were also discussed by Latina women in a qualitative study. </w:t>
      </w:r>
      <w:proofErr w:type="spellStart"/>
      <w:r w:rsidRPr="00675363">
        <w:rPr>
          <w:rFonts w:ascii="Times New Roman" w:hAnsi="Times New Roman" w:cs="Times New Roman"/>
          <w:sz w:val="24"/>
          <w:szCs w:val="24"/>
        </w:rPr>
        <w:t>Matías</w:t>
      </w:r>
      <w:proofErr w:type="spellEnd"/>
      <w:r w:rsidRPr="00675363">
        <w:rPr>
          <w:rFonts w:ascii="Times New Roman" w:hAnsi="Times New Roman" w:cs="Times New Roman"/>
          <w:sz w:val="24"/>
          <w:szCs w:val="24"/>
        </w:rPr>
        <w:t>-González et al.</w:t>
      </w:r>
      <w:r w:rsidR="009542BF" w:rsidRPr="00675363">
        <w:rPr>
          <w:rFonts w:ascii="Times New Roman" w:hAnsi="Times New Roman" w:cs="Times New Roman"/>
          <w:sz w:val="24"/>
          <w:szCs w:val="24"/>
        </w:rPr>
        <w:fldChar w:fldCharType="begin" w:fldLock="1"/>
      </w:r>
      <w:r w:rsidR="00442F35" w:rsidRPr="00675363">
        <w:rPr>
          <w:rFonts w:ascii="Times New Roman" w:hAnsi="Times New Roman" w:cs="Times New Roman"/>
          <w:sz w:val="24"/>
          <w:szCs w:val="24"/>
        </w:rPr>
        <w:instrText>ADDIN CSL_CITATION {"citationItems":[{"id":"ITEM-1","itemData":{"DOI":"https://doi.org/10.1080/0167482X.2020.1822807","author":[{"dropping-particle":"","family":"Matías-González","given":"Y","non-dropping-particle":"","parse-names":false,"suffix":""},{"dropping-particle":"","family":"Sánchez-Galarza","given":"A. N","non-dropping-particle":"","parse-names":false,"suffix":""},{"dropping-particle":"","family":"Flores-Caldera","given":"I","non-dropping-particle":"","parse-names":false,"suffix":""},{"dropping-particle":"","family":"Rivera-Segarra","given":"E","non-dropping-particle":"","parse-names":false,"suffix":""}],"container-title":"Journal of psychosomatic obstetrics and gynaecology","id":"ITEM-1","issue":"1","issued":{"date-parts":[["2021"]]},"language":"eng","page":"67-74","title":"\"Es que tú eres una changa\": stigma experiences among Latina women living with endometriosis.","type":"article-journal","volume":"42"},"uris":["http://www.mendeley.com/documents/?uuid=526cad33-4199-393e-a2a9-0c85e5f97502"]}],"mendeley":{"formattedCitation":"&lt;sup&gt;19&lt;/sup&gt;","plainTextFormattedCitation":"19","previouslyFormattedCitation":"&lt;sup&gt;19&lt;/sup&gt;"},"properties":{"noteIndex":0},"schema":"https://github.com/citation-style-language/schema/raw/master/csl-citation.json"}</w:instrText>
      </w:r>
      <w:r w:rsidR="009542BF" w:rsidRPr="00675363">
        <w:rPr>
          <w:rFonts w:ascii="Times New Roman" w:hAnsi="Times New Roman" w:cs="Times New Roman"/>
          <w:sz w:val="24"/>
          <w:szCs w:val="24"/>
        </w:rPr>
        <w:fldChar w:fldCharType="separate"/>
      </w:r>
      <w:r w:rsidR="009542BF" w:rsidRPr="00675363">
        <w:rPr>
          <w:rFonts w:ascii="Times New Roman" w:hAnsi="Times New Roman" w:cs="Times New Roman"/>
          <w:noProof/>
          <w:sz w:val="24"/>
          <w:szCs w:val="24"/>
          <w:vertAlign w:val="superscript"/>
        </w:rPr>
        <w:t>19</w:t>
      </w:r>
      <w:r w:rsidR="009542BF" w:rsidRPr="00675363">
        <w:rPr>
          <w:rFonts w:ascii="Times New Roman" w:hAnsi="Times New Roman" w:cs="Times New Roman"/>
          <w:sz w:val="24"/>
          <w:szCs w:val="24"/>
        </w:rPr>
        <w:fldChar w:fldCharType="end"/>
      </w:r>
      <w:r w:rsidRPr="00675363">
        <w:rPr>
          <w:rFonts w:ascii="Times New Roman" w:hAnsi="Times New Roman" w:cs="Times New Roman"/>
          <w:sz w:val="24"/>
          <w:szCs w:val="24"/>
        </w:rPr>
        <w:t xml:space="preserve"> found that menstrual pain is often perceived as normal by families, health care professionals, and society. This notion was perceived as having been influenced by the stigmatized status of menstruation itself, leading to a lack of understanding and communication taboo surrounding the topic. As a result, </w:t>
      </w:r>
      <w:r w:rsidR="00D13821" w:rsidRPr="00675363">
        <w:rPr>
          <w:rFonts w:ascii="Times New Roman" w:hAnsi="Times New Roman" w:cs="Times New Roman"/>
          <w:sz w:val="24"/>
          <w:szCs w:val="24"/>
        </w:rPr>
        <w:t xml:space="preserve">Latina </w:t>
      </w:r>
      <w:r w:rsidRPr="00675363">
        <w:rPr>
          <w:rFonts w:ascii="Times New Roman" w:hAnsi="Times New Roman" w:cs="Times New Roman"/>
          <w:sz w:val="24"/>
          <w:szCs w:val="24"/>
        </w:rPr>
        <w:t xml:space="preserve">women living with endometriosis </w:t>
      </w:r>
      <w:r w:rsidR="00D13821" w:rsidRPr="00675363">
        <w:rPr>
          <w:rFonts w:ascii="Times New Roman" w:hAnsi="Times New Roman" w:cs="Times New Roman"/>
          <w:sz w:val="24"/>
          <w:szCs w:val="24"/>
        </w:rPr>
        <w:t>reported</w:t>
      </w:r>
      <w:r w:rsidRPr="00675363">
        <w:rPr>
          <w:rFonts w:ascii="Times New Roman" w:hAnsi="Times New Roman" w:cs="Times New Roman"/>
          <w:sz w:val="24"/>
          <w:szCs w:val="24"/>
        </w:rPr>
        <w:t xml:space="preserve"> choos</w:t>
      </w:r>
      <w:r w:rsidR="00D13821" w:rsidRPr="00675363">
        <w:rPr>
          <w:rFonts w:ascii="Times New Roman" w:hAnsi="Times New Roman" w:cs="Times New Roman"/>
          <w:sz w:val="24"/>
          <w:szCs w:val="24"/>
        </w:rPr>
        <w:t>ing</w:t>
      </w:r>
      <w:r w:rsidRPr="00675363">
        <w:rPr>
          <w:rFonts w:ascii="Times New Roman" w:hAnsi="Times New Roman" w:cs="Times New Roman"/>
          <w:sz w:val="24"/>
          <w:szCs w:val="24"/>
        </w:rPr>
        <w:t xml:space="preserve"> to hide their symptoms and suffer in silence due to the fear of being stigmatized or not being understood.</w:t>
      </w:r>
      <w:r w:rsidR="00D13821" w:rsidRPr="00675363">
        <w:rPr>
          <w:rFonts w:ascii="Times New Roman" w:hAnsi="Times New Roman" w:cs="Times New Roman"/>
          <w:sz w:val="24"/>
          <w:szCs w:val="24"/>
        </w:rPr>
        <w:t xml:space="preserve"> The study also revealed that there is a tendency among relatives, partners, and health professionals to believe that women should be able to manage pain during menstruation and sexual intercourse. This belief was </w:t>
      </w:r>
      <w:r w:rsidR="009542BF" w:rsidRPr="00675363">
        <w:rPr>
          <w:rFonts w:ascii="Times New Roman" w:hAnsi="Times New Roman" w:cs="Times New Roman"/>
          <w:sz w:val="24"/>
          <w:szCs w:val="24"/>
        </w:rPr>
        <w:t>viewed</w:t>
      </w:r>
      <w:r w:rsidR="00D13821" w:rsidRPr="00675363">
        <w:rPr>
          <w:rFonts w:ascii="Times New Roman" w:hAnsi="Times New Roman" w:cs="Times New Roman"/>
          <w:sz w:val="24"/>
          <w:szCs w:val="24"/>
        </w:rPr>
        <w:t xml:space="preserve"> as having contributed to a sense of inability to disclose the true extent of suffering experienced by these women, as they felt pressure to endure the pain silently as if it were an expected part of being a woman.</w:t>
      </w:r>
    </w:p>
    <w:p w:rsidR="00D9245F" w:rsidRPr="00675363" w:rsidRDefault="00D9245F" w:rsidP="002A11B5">
      <w:pPr>
        <w:spacing w:line="480" w:lineRule="auto"/>
        <w:jc w:val="both"/>
        <w:rPr>
          <w:rFonts w:ascii="Times New Roman" w:hAnsi="Times New Roman" w:cs="Times New Roman"/>
          <w:sz w:val="24"/>
          <w:szCs w:val="24"/>
        </w:rPr>
      </w:pPr>
    </w:p>
    <w:p w:rsidR="00D9245F" w:rsidRPr="00675363" w:rsidRDefault="00D9245F" w:rsidP="002A11B5">
      <w:pPr>
        <w:spacing w:line="480" w:lineRule="auto"/>
        <w:jc w:val="both"/>
        <w:rPr>
          <w:rFonts w:ascii="Times New Roman" w:hAnsi="Times New Roman" w:cs="Times New Roman"/>
          <w:b/>
          <w:sz w:val="24"/>
          <w:szCs w:val="24"/>
        </w:rPr>
      </w:pPr>
      <w:r w:rsidRPr="00675363">
        <w:rPr>
          <w:rFonts w:ascii="Times New Roman" w:hAnsi="Times New Roman" w:cs="Times New Roman"/>
          <w:b/>
          <w:sz w:val="24"/>
          <w:szCs w:val="24"/>
        </w:rPr>
        <w:t>Life disruptions</w:t>
      </w:r>
    </w:p>
    <w:p w:rsidR="00D9245F" w:rsidRPr="00675363" w:rsidRDefault="00427D92" w:rsidP="00803495">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Gupta et al. </w:t>
      </w:r>
      <w:r w:rsidRPr="00675363">
        <w:rPr>
          <w:rFonts w:ascii="Times New Roman" w:hAnsi="Times New Roman" w:cs="Times New Roman"/>
          <w:sz w:val="24"/>
          <w:szCs w:val="24"/>
        </w:rPr>
        <w:fldChar w:fldCharType="begin" w:fldLock="1"/>
      </w:r>
      <w:r w:rsidR="00442F35" w:rsidRPr="00675363">
        <w:rPr>
          <w:rFonts w:ascii="Times New Roman" w:hAnsi="Times New Roman" w:cs="Times New Roman"/>
          <w:sz w:val="24"/>
          <w:szCs w:val="24"/>
        </w:rPr>
        <w:instrText>ADDIN CSL_CITATION {"citationItems":[{"id":"ITEM-1","itemData":{"DOI":"10.1089/whr.2021.0072","ISSN":"2688-4844","PMID":"35141711","author":[{"dropping-particle":"","family":"Gupta","given":"Jhumka","non-dropping-particle":"","parse-names":false,"suffix":""},{"dropping-particle":"","family":"Cardoso","given":"Lauren","non-dropping-particle":"","parse-names":false,"suffix":""},{"dropping-particle":"","family":"Kanselaar","given":"Samantha","non-dropping-particle":"","parse-names":false,"suffix":""},{"dropping-particle":"","family":"Scolese","given":"Anna M","non-dropping-particle":"","parse-names":false,"suffix":""},{"dropping-particle":"","family":"Hamidaddin","given":"Alzahra","non-dropping-particle":"","parse-names":false,"suffix":""},{"dropping-particle":"","family":"Pollack","given":"Anna Z","non-dropping-particle":"","parse-names":false,"suffix":""},{"dropping-particle":"","family":"Earnshaw","given":"Valerie A","non-dropping-particle":"","parse-names":false,"suffix":""}],"container-title":"Women's health reports (New Rochelle, N.Y.)","id":"ITEM-1","issue":"1","issued":{"date-parts":[["2021"]]},"language":"eng","page":"633-642","publisher":"Mary Ann Liebert, Inc., publishers","publisher-place":"United States","title":"Life Disruptions, Symptoms Suggestive of Endometriosis, and Anticipated Stigma Among College Students in the United States","type":"article-journal","volume":"2"},"suppress-author":1,"uris":["http://www.mendeley.com/documents/?uuid=e0b960fd-4dee-3bd1-be49-519091dcc9c5"]}],"mendeley":{"formattedCitation":"&lt;sup&gt;20&lt;/sup&gt;","plainTextFormattedCitation":"20","previouslyFormattedCitation":"&lt;sup&gt;20&lt;/sup&gt;"},"properties":{"noteIndex":0},"schema":"https://github.com/citation-style-language/schema/raw/master/csl-citation.json"}</w:instrText>
      </w:r>
      <w:r w:rsidRPr="00675363">
        <w:rPr>
          <w:rFonts w:ascii="Times New Roman" w:hAnsi="Times New Roman" w:cs="Times New Roman"/>
          <w:sz w:val="24"/>
          <w:szCs w:val="24"/>
        </w:rPr>
        <w:fldChar w:fldCharType="separate"/>
      </w:r>
      <w:r w:rsidR="009542BF" w:rsidRPr="00675363">
        <w:rPr>
          <w:rFonts w:ascii="Times New Roman" w:hAnsi="Times New Roman" w:cs="Times New Roman"/>
          <w:noProof/>
          <w:sz w:val="24"/>
          <w:szCs w:val="24"/>
          <w:vertAlign w:val="superscript"/>
        </w:rPr>
        <w:t>20</w:t>
      </w:r>
      <w:r w:rsidRPr="00675363">
        <w:rPr>
          <w:rFonts w:ascii="Times New Roman" w:hAnsi="Times New Roman" w:cs="Times New Roman"/>
          <w:sz w:val="24"/>
          <w:szCs w:val="24"/>
        </w:rPr>
        <w:fldChar w:fldCharType="end"/>
      </w:r>
      <w:r w:rsidRPr="00675363">
        <w:rPr>
          <w:rFonts w:ascii="Times New Roman" w:hAnsi="Times New Roman" w:cs="Times New Roman"/>
          <w:sz w:val="24"/>
          <w:szCs w:val="24"/>
        </w:rPr>
        <w:t xml:space="preserve"> </w:t>
      </w:r>
      <w:r w:rsidR="00320F19" w:rsidRPr="00675363">
        <w:rPr>
          <w:rFonts w:ascii="Times New Roman" w:hAnsi="Times New Roman" w:cs="Times New Roman"/>
          <w:sz w:val="24"/>
          <w:szCs w:val="24"/>
        </w:rPr>
        <w:t>explore</w:t>
      </w:r>
      <w:r w:rsidR="007C706C" w:rsidRPr="00675363">
        <w:rPr>
          <w:rFonts w:ascii="Times New Roman" w:hAnsi="Times New Roman" w:cs="Times New Roman"/>
          <w:sz w:val="24"/>
          <w:szCs w:val="24"/>
        </w:rPr>
        <w:t>d</w:t>
      </w:r>
      <w:r w:rsidR="00320F19" w:rsidRPr="00675363">
        <w:rPr>
          <w:rFonts w:ascii="Times New Roman" w:hAnsi="Times New Roman" w:cs="Times New Roman"/>
          <w:sz w:val="24"/>
          <w:szCs w:val="24"/>
        </w:rPr>
        <w:t xml:space="preserve"> life disruptions and anticipated stigma among college students in the United States. </w:t>
      </w:r>
      <w:r w:rsidR="00D9245F" w:rsidRPr="00675363">
        <w:rPr>
          <w:rFonts w:ascii="Times New Roman" w:hAnsi="Times New Roman" w:cs="Times New Roman"/>
          <w:sz w:val="24"/>
          <w:szCs w:val="24"/>
        </w:rPr>
        <w:t>The study found that 88% of the participants experienced disruptions related to symptoms consistent with endometriosis. These disruptions were categorized into three main areas</w:t>
      </w:r>
      <w:r w:rsidR="00803495" w:rsidRPr="00675363">
        <w:rPr>
          <w:rFonts w:ascii="Times New Roman" w:hAnsi="Times New Roman" w:cs="Times New Roman"/>
          <w:sz w:val="24"/>
          <w:szCs w:val="24"/>
        </w:rPr>
        <w:t>. Social disruptions had the highest frequency of reported disruptions, with 82.7% of participants experiencing challenges in their social life due to endometriosis symptoms. Social disruptions could encompass difficulties in maintaining relationships, engaging in social activities, or participating in social events. 58.8% of the participants reported experiencing disruptions in their academic pursuits due to endometriosis symptoms. These disruptions could include difficulties in attending classes regularly, focusing on studies, or meeting academic requirements. Approximately 34.4% of the participants faced disruptions in their work or professional life because of endometriosis symptoms. Work disruptions could involve absenteeism, decreased work productivity, or limitations in fulfilling job responsibilities. Disruptions were related to higher levels of anticipated stigma, but the study highlighted that participants belonging to specific demographic groups (immigrants, sexual and gender minority women, and Black and Latina) experienced higher levels of anticipated stigma in comparison to U.S.-born, straight/heterosexual, and White participants. These findings emphasize the importance of considering intersectionality in future research on endometriosis. Intersectionality recognizes that individuals belong to multiple social categories, and these intersections can compound and influence their experiences of stigma and discrimination.</w:t>
      </w:r>
    </w:p>
    <w:p w:rsidR="009542BF" w:rsidRPr="00675363" w:rsidRDefault="009542BF" w:rsidP="00803495">
      <w:pPr>
        <w:spacing w:line="480" w:lineRule="auto"/>
        <w:jc w:val="both"/>
        <w:rPr>
          <w:rFonts w:ascii="Times New Roman" w:hAnsi="Times New Roman" w:cs="Times New Roman"/>
          <w:sz w:val="24"/>
          <w:szCs w:val="24"/>
        </w:rPr>
      </w:pPr>
    </w:p>
    <w:p w:rsidR="00CC1629" w:rsidRPr="00675363" w:rsidRDefault="007C706C" w:rsidP="00803495">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In a qualitative study, schools were identified as the primary source of stigmatization</w:t>
      </w:r>
      <w:r w:rsidR="00CC1629" w:rsidRPr="00675363">
        <w:rPr>
          <w:rFonts w:ascii="Times New Roman" w:hAnsi="Times New Roman" w:cs="Times New Roman"/>
          <w:sz w:val="24"/>
          <w:szCs w:val="24"/>
        </w:rPr>
        <w:fldChar w:fldCharType="begin" w:fldLock="1"/>
      </w:r>
      <w:r w:rsidR="009542BF" w:rsidRPr="00675363">
        <w:rPr>
          <w:rFonts w:ascii="Times New Roman" w:hAnsi="Times New Roman" w:cs="Times New Roman"/>
          <w:sz w:val="24"/>
          <w:szCs w:val="24"/>
        </w:rPr>
        <w:instrText>ADDIN CSL_CITATION {"citationItems":[{"id":"ITEM-1","itemData":{"DOI":"10.3390/ijerph20054125","ISSN":"1660-4601","PMID":"36901136","author":[{"dropping-particle":"","family":"Bergen","given":"Sadie","non-dropping-particle":"","parse-names":false,"suffix":""},{"dropping-particle":"","family":"Murimi","given":"Doris","non-dropping-particle":"","parse-names":false,"suffix":""},{"dropping-particle":"","family":"Gruer","given":"Caitlin","non-dropping-particle":"","parse-names":false,"suffix":""},{"dropping-particle":"","family":"Munene","given":"Gibson","non-dropping-particle":"","parse-names":false,"suffix":""},{"dropping-particle":"","family":"Nyachieo","given":"Atunga","non-dropping-particle":"","parse-names":false,"suffix":""},{"dropping-particle":"","family":"Owiti","given":"Maureen","non-dropping-particle":"","parse-names":false,"suffix":""},{"dropping-particle":"","family":"Sommer","given":"Marni","non-dropping-particle":"","parse-names":false,"suffix":""}],"container-title":"International journal of environmental research and public health","genre":"article","id":"ITEM-1","issue":"5","issued":{"date-parts":[["2023"]]},"language":"eng","page":"4125","publisher":"MDPI AG","publisher-place":"Switzerland","title":"Living with Endometriosis: A Narrative Analysis of the Experiences of Kenyan Women","type":"article-journal","volume":"20"},"uris":["http://www.mendeley.com/documents/?uuid=215e974d-a8b9-3515-8ba0-1cf622429862"]}],"mendeley":{"formattedCitation":"&lt;sup&gt;16&lt;/sup&gt;","plainTextFormattedCitation":"16","previouslyFormattedCitation":"&lt;sup&gt;16&lt;/sup&gt;"},"properties":{"noteIndex":0},"schema":"https://github.com/citation-style-language/schema/raw/master/csl-citation.json"}</w:instrText>
      </w:r>
      <w:r w:rsidR="00CC1629" w:rsidRPr="00675363">
        <w:rPr>
          <w:rFonts w:ascii="Times New Roman" w:hAnsi="Times New Roman" w:cs="Times New Roman"/>
          <w:sz w:val="24"/>
          <w:szCs w:val="24"/>
        </w:rPr>
        <w:fldChar w:fldCharType="separate"/>
      </w:r>
      <w:r w:rsidR="00643BAD" w:rsidRPr="00675363">
        <w:rPr>
          <w:rFonts w:ascii="Times New Roman" w:hAnsi="Times New Roman" w:cs="Times New Roman"/>
          <w:noProof/>
          <w:sz w:val="24"/>
          <w:szCs w:val="24"/>
          <w:vertAlign w:val="superscript"/>
        </w:rPr>
        <w:t>16</w:t>
      </w:r>
      <w:r w:rsidR="00CC1629" w:rsidRPr="00675363">
        <w:rPr>
          <w:rFonts w:ascii="Times New Roman" w:hAnsi="Times New Roman" w:cs="Times New Roman"/>
          <w:sz w:val="24"/>
          <w:szCs w:val="24"/>
        </w:rPr>
        <w:fldChar w:fldCharType="end"/>
      </w:r>
      <w:r w:rsidR="00CC1629" w:rsidRPr="00675363">
        <w:rPr>
          <w:rFonts w:ascii="Times New Roman" w:hAnsi="Times New Roman" w:cs="Times New Roman"/>
          <w:sz w:val="24"/>
          <w:szCs w:val="24"/>
        </w:rPr>
        <w:t xml:space="preserve">. Based on women's experiences, school faculties and teachers failed to offer sufficient practical and emotional support for their symptoms. Moreover, teachers inadvertently worsen girls' difficulties by using stigmatizing labels like "attention-seeking," which dissuades adolescents from seeking help for their troubling menstrual symptoms. However, stigmatization would continue in their adult life and would expand in their workplace. Feelings of shame, criticism, and negative reactions from colleagues and employers were some of the common experiences that led women to quit their jobs or change their career paths. </w:t>
      </w:r>
    </w:p>
    <w:p w:rsidR="007F57DE" w:rsidRPr="00675363" w:rsidRDefault="007F57DE" w:rsidP="00803495">
      <w:pPr>
        <w:spacing w:line="480" w:lineRule="auto"/>
        <w:jc w:val="both"/>
        <w:rPr>
          <w:rFonts w:ascii="Times New Roman" w:hAnsi="Times New Roman" w:cs="Times New Roman"/>
          <w:sz w:val="24"/>
          <w:szCs w:val="24"/>
        </w:rPr>
      </w:pPr>
    </w:p>
    <w:p w:rsidR="007F57DE" w:rsidRPr="00675363" w:rsidRDefault="007F57DE" w:rsidP="00803495">
      <w:pPr>
        <w:spacing w:line="480" w:lineRule="auto"/>
        <w:jc w:val="both"/>
        <w:rPr>
          <w:rFonts w:ascii="Times New Roman" w:hAnsi="Times New Roman" w:cs="Times New Roman"/>
          <w:sz w:val="24"/>
          <w:szCs w:val="24"/>
        </w:rPr>
      </w:pPr>
    </w:p>
    <w:p w:rsidR="007F57DE" w:rsidRPr="00675363" w:rsidRDefault="007F57DE" w:rsidP="00803495">
      <w:pPr>
        <w:spacing w:line="480" w:lineRule="auto"/>
        <w:jc w:val="both"/>
        <w:rPr>
          <w:rFonts w:ascii="Times New Roman" w:hAnsi="Times New Roman" w:cs="Times New Roman"/>
          <w:sz w:val="24"/>
          <w:szCs w:val="24"/>
        </w:rPr>
      </w:pPr>
    </w:p>
    <w:p w:rsidR="00203228" w:rsidRPr="00675363" w:rsidRDefault="00203228" w:rsidP="00803495">
      <w:pPr>
        <w:spacing w:line="480" w:lineRule="auto"/>
        <w:jc w:val="both"/>
        <w:rPr>
          <w:rFonts w:ascii="Times New Roman" w:hAnsi="Times New Roman" w:cs="Times New Roman"/>
          <w:sz w:val="24"/>
          <w:szCs w:val="24"/>
        </w:rPr>
      </w:pPr>
    </w:p>
    <w:p w:rsidR="00823554" w:rsidRPr="00675363" w:rsidRDefault="00823554" w:rsidP="00803495">
      <w:pPr>
        <w:spacing w:line="480" w:lineRule="auto"/>
        <w:jc w:val="both"/>
        <w:rPr>
          <w:rFonts w:ascii="Times New Roman" w:hAnsi="Times New Roman" w:cs="Times New Roman"/>
          <w:sz w:val="24"/>
          <w:szCs w:val="24"/>
        </w:rPr>
      </w:pPr>
    </w:p>
    <w:p w:rsidR="00823554" w:rsidRPr="00675363" w:rsidRDefault="00823554" w:rsidP="00823554">
      <w:pPr>
        <w:spacing w:line="480" w:lineRule="auto"/>
        <w:jc w:val="center"/>
        <w:rPr>
          <w:rFonts w:ascii="Times New Roman" w:hAnsi="Times New Roman" w:cs="Times New Roman"/>
          <w:b/>
          <w:sz w:val="24"/>
          <w:szCs w:val="24"/>
        </w:rPr>
      </w:pPr>
      <w:r w:rsidRPr="00675363">
        <w:rPr>
          <w:rFonts w:ascii="Times New Roman" w:hAnsi="Times New Roman" w:cs="Times New Roman"/>
          <w:b/>
          <w:sz w:val="24"/>
          <w:szCs w:val="24"/>
        </w:rPr>
        <w:t>Discussion</w:t>
      </w:r>
    </w:p>
    <w:p w:rsidR="00DB08A4" w:rsidRPr="00675363" w:rsidRDefault="00DB51EF" w:rsidP="00803495">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The findings of this review reveal that women with endometriosis often face stigmatization due to the debilitating symptoms they experience, which significantly impacts their quality of life. An important insight from this study is that stigmatization can begin at an early age and permeate various aspects of a woman's life, including educational environments and professional settings. </w:t>
      </w:r>
      <w:r w:rsidR="007264CE" w:rsidRPr="00675363">
        <w:rPr>
          <w:rFonts w:ascii="Times New Roman" w:hAnsi="Times New Roman" w:cs="Times New Roman"/>
          <w:sz w:val="24"/>
          <w:szCs w:val="24"/>
        </w:rPr>
        <w:t>E</w:t>
      </w:r>
      <w:r w:rsidRPr="00675363">
        <w:rPr>
          <w:rFonts w:ascii="Times New Roman" w:hAnsi="Times New Roman" w:cs="Times New Roman"/>
          <w:sz w:val="24"/>
          <w:szCs w:val="24"/>
        </w:rPr>
        <w:t>xperiences of stigmatization in school, work, family, and social contexts were reported by participants</w:t>
      </w:r>
      <w:r w:rsidR="00B066DC" w:rsidRPr="00675363">
        <w:rPr>
          <w:rFonts w:ascii="Times New Roman" w:hAnsi="Times New Roman" w:cs="Times New Roman"/>
          <w:sz w:val="24"/>
          <w:szCs w:val="24"/>
        </w:rPr>
        <w:fldChar w:fldCharType="begin" w:fldLock="1"/>
      </w:r>
      <w:r w:rsidRPr="00675363">
        <w:rPr>
          <w:rFonts w:ascii="Times New Roman" w:hAnsi="Times New Roman" w:cs="Times New Roman"/>
          <w:sz w:val="24"/>
          <w:szCs w:val="24"/>
        </w:rPr>
        <w:instrText>ADDIN CSL_CITATION {"citationItems":[{"id":"ITEM-1","itemData":{"DOI":"10.3390/ijerph20054125","ISSN":"1660-4601","PMID":"36901136","author":[{"dropping-particle":"","family":"Bergen","given":"Sadie","non-dropping-particle":"","parse-names":false,"suffix":""},{"dropping-particle":"","family":"Murimi","given":"Doris","non-dropping-particle":"","parse-names":false,"suffix":""},{"dropping-particle":"","family":"Gruer","given":"Caitlin","non-dropping-particle":"","parse-names":false,"suffix":""},{"dropping-particle":"","family":"Munene","given":"Gibson","non-dropping-particle":"","parse-names":false,"suffix":""},{"dropping-particle":"","family":"Nyachieo","given":"Atunga","non-dropping-particle":"","parse-names":false,"suffix":""},{"dropping-particle":"","family":"Owiti","given":"Maureen","non-dropping-particle":"","parse-names":false,"suffix":""},{"dropping-particle":"","family":"Sommer","given":"Marni","non-dropping-particle":"","parse-names":false,"suffix":""}],"container-title":"International journal of environmental research and public health","id":"ITEM-1","issue":"5","issued":{"date-parts":[["2023"]]},"language":"eng","page":"4125","publisher":"MDPI AG","publisher-place":"Switzerland","title":"Living with Endometriosis: A Narrative Analysis of the Experiences of Kenyan Women","type":"article-journal","volume":"20"},"uris":["http://www.mendeley.com/documents/?uuid=121e2b7a-ac16-3037-9577-50ab595a6d08"]},{"id":"ITEM-2","itemData":{"DOI":"10.1089/whr.2021.0072","ISSN":"2688-4844","PMID":"35141711","author":[{"dropping-particle":"","family":"Gupta","given":"Jhumka","non-dropping-particle":"","parse-names":false,"suffix":""},{"dropping-particle":"","family":"Cardoso","given":"Lauren","non-dropping-particle":"","parse-names":false,"suffix":""},{"dropping-particle":"","family":"Kanselaar","given":"Samantha","non-dropping-particle":"","parse-names":false,"suffix":""},{"dropping-particle":"","family":"Scolese","given":"Anna M","non-dropping-particle":"","parse-names":false,"suffix":""},{"dropping-particle":"","family":"Hamidaddin","given":"Alzahra","non-dropping-particle":"","parse-names":false,"suffix":""},{"dropping-particle":"","family":"Pollack","given":"Anna Z","non-dropping-particle":"","parse-names":false,"suffix":""},{"dropping-particle":"","family":"Earnshaw","given":"Valerie A","non-dropping-particle":"","parse-names":false,"suffix":""}],"container-title":"Women's health reports (New Rochelle, N.Y.)","id":"ITEM-2","issue":"1","issued":{"date-parts":[["2021"]]},"language":"eng","page":"633-642","publisher":"Mary Ann Liebert, Inc., publishers","publisher-place":"United States","title":"Life Disruptions, Symptoms Suggestive of Endometriosis, and Anticipated Stigma Among College Students in the United States","type":"article-journal","volume":"2"},"uris":["http://www.mendeley.com/documents/?uuid=e0b960fd-4dee-3bd1-be49-519091dcc9c5"]},{"id":"ITEM-3","itemData":{"DOI":"10.1016/j.socscimed.2009.07.023","ISSN":"0277-9536","PMID":"19699572","author":[{"dropping-particle":"","family":"Seear","given":"Kate","non-dropping-particle":"","parse-names":false,"suffix":""}],"collection-title":"Social Science &amp; Medicine","container-title":"Social science &amp; medicine (1982)","id":"ITEM-3","issue":"8","issued":{"date-parts":[["2009"]]},"language":"eng","page":"1220-1227","publisher":"Elsevier Ltd","publisher-place":"Kidlington","title":"The etiquette of endometriosis: Stigmatisation, menstrual concealment and the diagnostic delay","type":"article-journal","volume":"69"},"uris":["http://www.mendeley.com/documents/?uuid=1031505e-c7c4-383f-b44c-d815b1cb459e"]},{"id":"ITEM-4","itemData":{"DOI":"https://doi.org/10.1080/0167482X.2020.1822807","author":[{"dropping-particle":"","family":"Matías-González","given":"Y","non-dropping-particle":"","parse-names":false,"suffix":""},{"dropping-particle":"","family":"Sánchez-Galarza","given":"A. N","non-dropping-particle":"","parse-names":false,"suffix":""},{"dropping-particle":"","family":"Flores-Caldera","given":"I","non-dropping-particle":"","parse-names":false,"suffix":""},{"dropping-particle":"","family":"Rivera-Segarra","given":"E","non-dropping-particle":"","parse-names":false,"suffix":""}],"container-title":"Journal of psychosomatic obstetrics and gynaecology","id":"ITEM-4","issue":"1","issued":{"date-parts":[["2021"]]},"language":"eng","page":"67-74","title":"\"Es que tú eres una changa\": stigma experiences among Latina women living with endometriosis.","type":"article-journal","volume":"42"},"uris":["http://www.mendeley.com/documents/?uuid=526cad33-4199-393e-a2a9-0c85e5f97502"]}],"mendeley":{"formattedCitation":"&lt;sup&gt;18–21&lt;/sup&gt;","plainTextFormattedCitation":"18–21","previouslyFormattedCitation":"&lt;sup&gt;18–21&lt;/sup&gt;"},"properties":{"noteIndex":0},"schema":"https://github.com/citation-style-language/schema/raw/master/csl-citation.json"}</w:instrText>
      </w:r>
      <w:r w:rsidR="00B066DC" w:rsidRPr="00675363">
        <w:rPr>
          <w:rFonts w:ascii="Times New Roman" w:hAnsi="Times New Roman" w:cs="Times New Roman"/>
          <w:sz w:val="24"/>
          <w:szCs w:val="24"/>
        </w:rPr>
        <w:fldChar w:fldCharType="separate"/>
      </w:r>
      <w:r w:rsidR="00B066DC" w:rsidRPr="00675363">
        <w:rPr>
          <w:rFonts w:ascii="Times New Roman" w:hAnsi="Times New Roman" w:cs="Times New Roman"/>
          <w:noProof/>
          <w:sz w:val="24"/>
          <w:szCs w:val="24"/>
          <w:vertAlign w:val="superscript"/>
        </w:rPr>
        <w:t>18–21</w:t>
      </w:r>
      <w:r w:rsidR="00B066DC" w:rsidRPr="00675363">
        <w:rPr>
          <w:rFonts w:ascii="Times New Roman" w:hAnsi="Times New Roman" w:cs="Times New Roman"/>
          <w:sz w:val="24"/>
          <w:szCs w:val="24"/>
        </w:rPr>
        <w:fldChar w:fldCharType="end"/>
      </w:r>
      <w:r w:rsidR="00B066DC" w:rsidRPr="00675363">
        <w:rPr>
          <w:rFonts w:ascii="Times New Roman" w:hAnsi="Times New Roman" w:cs="Times New Roman"/>
          <w:sz w:val="24"/>
          <w:szCs w:val="24"/>
        </w:rPr>
        <w:t xml:space="preserve">. </w:t>
      </w:r>
      <w:r w:rsidRPr="00675363">
        <w:rPr>
          <w:rFonts w:ascii="Times New Roman" w:hAnsi="Times New Roman" w:cs="Times New Roman"/>
          <w:sz w:val="24"/>
          <w:szCs w:val="24"/>
        </w:rPr>
        <w:t>The current literature review highlights a concerning lack of knowledge among the general public about endometriosis and its profound effects on a woman's life. This knowledge gap contributes to unfair labeling of affected women in schools</w:t>
      </w:r>
      <w:r w:rsidRPr="00675363">
        <w:rPr>
          <w:rFonts w:ascii="Times New Roman" w:hAnsi="Times New Roman" w:cs="Times New Roman"/>
          <w:sz w:val="24"/>
          <w:szCs w:val="24"/>
        </w:rPr>
        <w:fldChar w:fldCharType="begin" w:fldLock="1"/>
      </w:r>
      <w:r w:rsidRPr="00675363">
        <w:rPr>
          <w:rFonts w:ascii="Times New Roman" w:hAnsi="Times New Roman" w:cs="Times New Roman"/>
          <w:sz w:val="24"/>
          <w:szCs w:val="24"/>
        </w:rPr>
        <w:instrText>ADDIN CSL_CITATION {"citationItems":[{"id":"ITEM-1","itemData":{"DOI":"10.3390/ijerph20054125","ISSN":"1660-4601","PMID":"36901136","author":[{"dropping-particle":"","family":"Bergen","given":"Sadie","non-dropping-particle":"","parse-names":false,"suffix":""},{"dropping-particle":"","family":"Murimi","given":"Doris","non-dropping-particle":"","parse-names":false,"suffix":""},{"dropping-particle":"","family":"Gruer","given":"Caitlin","non-dropping-particle":"","parse-names":false,"suffix":""},{"dropping-particle":"","family":"Munene","given":"Gibson","non-dropping-particle":"","parse-names":false,"suffix":""},{"dropping-particle":"","family":"Nyachieo","given":"Atunga","non-dropping-particle":"","parse-names":false,"suffix":""},{"dropping-particle":"","family":"Owiti","given":"Maureen","non-dropping-particle":"","parse-names":false,"suffix":""},{"dropping-particle":"","family":"Sommer","given":"Marni","non-dropping-particle":"","parse-names":false,"suffix":""}],"container-title":"International journal of environmental research and public health","genre":"article","id":"ITEM-1","issue":"5","issued":{"date-parts":[["2023"]]},"language":"eng","page":"4125","publisher":"MDPI AG","publisher-place":"Switzerland","title":"Living with Endometriosis: A Narrative Analysis of the Experiences of Kenyan Women","type":"article-journal","volume":"20"},"uris":["http://www.mendeley.com/documents/?uuid=215e974d-a8b9-3515-8ba0-1cf622429862"]},{"id":"ITEM-2","itemData":{"DOI":"10.1089/whr.2021.0072","ISSN":"2688-4844","PMID":"35141711","author":[{"dropping-particle":"","family":"Gupta","given":"Jhumka","non-dropping-particle":"","parse-names":false,"suffix":""},{"dropping-particle":"","family":"Cardoso","given":"Lauren","non-dropping-particle":"","parse-names":false,"suffix":""},{"dropping-particle":"","family":"Kanselaar","given":"Samantha","non-dropping-particle":"","parse-names":false,"suffix":""},{"dropping-particle":"","family":"Scolese","given":"Anna M","non-dropping-particle":"","parse-names":false,"suffix":""},{"dropping-particle":"","family":"Hamidaddin","given":"Alzahra","non-dropping-particle":"","parse-names":false,"suffix":""},{"dropping-particle":"","family":"Pollack","given":"Anna Z","non-dropping-particle":"","parse-names":false,"suffix":""},{"dropping-particle":"","family":"Earnshaw","given":"Valerie A","non-dropping-particle":"","parse-names":false,"suffix":""}],"container-title":"Women's health reports (New Rochelle, N.Y.)","id":"ITEM-2","issue":"1","issued":{"date-parts":[["2021"]]},"language":"eng","page":"633-642","publisher":"Mary Ann Liebert, Inc., publishers","publisher-place":"United States","title":"Life Disruptions, Symptoms Suggestive of Endometriosis, and Anticipated Stigma Among College Students in the United States","type":"article-journal","volume":"2"},"uris":["http://www.mendeley.com/documents/?uuid=e0b960fd-4dee-3bd1-be49-519091dcc9c5"]}],"mendeley":{"formattedCitation":"&lt;sup&gt;16,20&lt;/sup&gt;","plainTextFormattedCitation":"16,20","previouslyFormattedCitation":"&lt;sup&gt;16,20&lt;/sup&gt;"},"properties":{"noteIndex":0},"schema":"https://github.com/citation-style-language/schema/raw/master/csl-citation.json"}</w:instrText>
      </w:r>
      <w:r w:rsidRPr="00675363">
        <w:rPr>
          <w:rFonts w:ascii="Times New Roman" w:hAnsi="Times New Roman" w:cs="Times New Roman"/>
          <w:sz w:val="24"/>
          <w:szCs w:val="24"/>
        </w:rPr>
        <w:fldChar w:fldCharType="separate"/>
      </w:r>
      <w:r w:rsidRPr="00675363">
        <w:rPr>
          <w:rFonts w:ascii="Times New Roman" w:hAnsi="Times New Roman" w:cs="Times New Roman"/>
          <w:noProof/>
          <w:sz w:val="24"/>
          <w:szCs w:val="24"/>
          <w:vertAlign w:val="superscript"/>
        </w:rPr>
        <w:t>16,20</w:t>
      </w:r>
      <w:r w:rsidRPr="00675363">
        <w:rPr>
          <w:rFonts w:ascii="Times New Roman" w:hAnsi="Times New Roman" w:cs="Times New Roman"/>
          <w:sz w:val="24"/>
          <w:szCs w:val="24"/>
        </w:rPr>
        <w:fldChar w:fldCharType="end"/>
      </w:r>
      <w:r w:rsidRPr="00675363">
        <w:rPr>
          <w:rFonts w:ascii="Times New Roman" w:hAnsi="Times New Roman" w:cs="Times New Roman"/>
          <w:sz w:val="24"/>
          <w:szCs w:val="24"/>
        </w:rPr>
        <w:t>,</w:t>
      </w:r>
      <w:r w:rsidR="007264CE" w:rsidRPr="00675363">
        <w:t xml:space="preserve"> </w:t>
      </w:r>
      <w:r w:rsidR="007264CE" w:rsidRPr="00675363">
        <w:rPr>
          <w:rFonts w:ascii="Times New Roman" w:hAnsi="Times New Roman" w:cs="Times New Roman"/>
          <w:sz w:val="24"/>
          <w:szCs w:val="24"/>
        </w:rPr>
        <w:t>leading to unwarranted criticism directed towards them</w:t>
      </w:r>
      <w:r w:rsidRPr="00675363">
        <w:rPr>
          <w:rFonts w:ascii="Times New Roman" w:hAnsi="Times New Roman" w:cs="Times New Roman"/>
          <w:sz w:val="24"/>
          <w:szCs w:val="24"/>
        </w:rPr>
        <w:fldChar w:fldCharType="begin" w:fldLock="1"/>
      </w:r>
      <w:r w:rsidR="00DA5A36" w:rsidRPr="00675363">
        <w:rPr>
          <w:rFonts w:ascii="Times New Roman" w:hAnsi="Times New Roman" w:cs="Times New Roman"/>
          <w:sz w:val="24"/>
          <w:szCs w:val="24"/>
        </w:rPr>
        <w:instrText>ADDIN CSL_CITATION {"citationItems":[{"id":"ITEM-1","itemData":{"DOI":"https://doi.org/10.1080/0167482X.2020.1822807","author":[{"dropping-particle":"","family":"Matías-González","given":"Y","non-dropping-particle":"","parse-names":false,"suffix":""},{"dropping-particle":"","family":"Sánchez-Galarza","given":"A. N","non-dropping-particle":"","parse-names":false,"suffix":""},{"dropping-particle":"","family":"Flores-Caldera","given":"I","non-dropping-particle":"","parse-names":false,"suffix":""},{"dropping-particle":"","family":"Rivera-Segarra","given":"E","non-dropping-particle":"","parse-names":false,"suffix":""}],"container-title":"Journal of psychosomatic obstetrics and gynaecology","id":"ITEM-1","issue":"1","issued":{"date-parts":[["2021"]]},"language":"eng","page":"67-74","title":"\"Es que tú eres una changa\": stigma experiences among Latina women living with endometriosis.","type":"article-journal","volume":"42"},"uris":["http://www.mendeley.com/documents/?uuid=526cad33-4199-393e-a2a9-0c85e5f97502"]},{"id":"ITEM-2","itemData":{"DOI":"10.1016/j.socscimed.2009.07.023","ISSN":"0277-9536","PMID":"19699572","author":[{"dropping-particle":"","family":"Seear","given":"Kate","non-dropping-particle":"","parse-names":false,"suffix":""}],"collection-title":"Social Science &amp; Medicine","container-title":"Social science &amp; medicine (1982)","id":"ITEM-2","issue":"8","issued":{"date-parts":[["2009"]]},"language":"eng","page":"1220-1227","publisher":"Elsevier Ltd","publisher-place":"Kidlington","title":"The etiquette of endometriosis: Stigmatisation, menstrual concealment and the diagnostic delay","type":"article-journal","volume":"69"},"uris":["http://www.mendeley.com/documents/?uuid=1031505e-c7c4-383f-b44c-d815b1cb459e"]}],"mendeley":{"formattedCitation":"&lt;sup&gt;18,19&lt;/sup&gt;","plainTextFormattedCitation":"18,19","previouslyFormattedCitation":"&lt;sup&gt;18,19&lt;/sup&gt;"},"properties":{"noteIndex":0},"schema":"https://github.com/citation-style-language/schema/raw/master/csl-citation.json"}</w:instrText>
      </w:r>
      <w:r w:rsidRPr="00675363">
        <w:rPr>
          <w:rFonts w:ascii="Times New Roman" w:hAnsi="Times New Roman" w:cs="Times New Roman"/>
          <w:sz w:val="24"/>
          <w:szCs w:val="24"/>
        </w:rPr>
        <w:fldChar w:fldCharType="separate"/>
      </w:r>
      <w:r w:rsidRPr="00675363">
        <w:rPr>
          <w:rFonts w:ascii="Times New Roman" w:hAnsi="Times New Roman" w:cs="Times New Roman"/>
          <w:noProof/>
          <w:sz w:val="24"/>
          <w:szCs w:val="24"/>
          <w:vertAlign w:val="superscript"/>
        </w:rPr>
        <w:t>18,19</w:t>
      </w:r>
      <w:r w:rsidRPr="00675363">
        <w:rPr>
          <w:rFonts w:ascii="Times New Roman" w:hAnsi="Times New Roman" w:cs="Times New Roman"/>
          <w:sz w:val="24"/>
          <w:szCs w:val="24"/>
        </w:rPr>
        <w:fldChar w:fldCharType="end"/>
      </w:r>
      <w:r w:rsidR="0020191B" w:rsidRPr="00675363">
        <w:rPr>
          <w:rFonts w:ascii="Times New Roman" w:hAnsi="Times New Roman" w:cs="Times New Roman"/>
          <w:sz w:val="24"/>
          <w:szCs w:val="24"/>
        </w:rPr>
        <w:t>.</w:t>
      </w:r>
      <w:r w:rsidR="00DB08A4" w:rsidRPr="00675363">
        <w:rPr>
          <w:rFonts w:ascii="Times New Roman" w:hAnsi="Times New Roman" w:cs="Times New Roman"/>
          <w:sz w:val="24"/>
          <w:szCs w:val="24"/>
        </w:rPr>
        <w:t xml:space="preserve"> Additionally, it exerts pressure on women to seek 'safer' </w:t>
      </w:r>
      <w:r w:rsidRPr="00675363">
        <w:rPr>
          <w:rFonts w:ascii="Times New Roman" w:hAnsi="Times New Roman" w:cs="Times New Roman"/>
          <w:sz w:val="24"/>
          <w:szCs w:val="24"/>
        </w:rPr>
        <w:t xml:space="preserve">professional </w:t>
      </w:r>
      <w:r w:rsidR="00DB08A4" w:rsidRPr="00675363">
        <w:rPr>
          <w:rFonts w:ascii="Times New Roman" w:hAnsi="Times New Roman" w:cs="Times New Roman"/>
          <w:sz w:val="24"/>
          <w:szCs w:val="24"/>
        </w:rPr>
        <w:t>environments by quitting their jobs or pursuing alternative career paths.</w:t>
      </w:r>
    </w:p>
    <w:p w:rsidR="0044608F" w:rsidRPr="00675363" w:rsidRDefault="0044608F" w:rsidP="00803495">
      <w:pPr>
        <w:spacing w:line="480" w:lineRule="auto"/>
        <w:jc w:val="both"/>
        <w:rPr>
          <w:rFonts w:ascii="Times New Roman" w:hAnsi="Times New Roman" w:cs="Times New Roman"/>
          <w:sz w:val="24"/>
          <w:szCs w:val="24"/>
        </w:rPr>
      </w:pPr>
    </w:p>
    <w:p w:rsidR="00C344F2" w:rsidRPr="00675363" w:rsidRDefault="00DA5A36" w:rsidP="00C344F2">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Stigma is pervasive, even within family environments, where women fear rejection by romantic partners, and menstrual pain is normalized as something women must endure</w:t>
      </w:r>
      <w:r w:rsidRPr="00675363">
        <w:rPr>
          <w:rFonts w:ascii="Times New Roman" w:hAnsi="Times New Roman" w:cs="Times New Roman"/>
          <w:sz w:val="24"/>
          <w:szCs w:val="24"/>
        </w:rPr>
        <w:fldChar w:fldCharType="begin" w:fldLock="1"/>
      </w:r>
      <w:r w:rsidR="00E94049" w:rsidRPr="00675363">
        <w:rPr>
          <w:rFonts w:ascii="Times New Roman" w:hAnsi="Times New Roman" w:cs="Times New Roman"/>
          <w:sz w:val="24"/>
          <w:szCs w:val="24"/>
        </w:rPr>
        <w:instrText>ADDIN CSL_CITATION {"citationItems":[{"id":"ITEM-1","itemData":{"DOI":"10.3390/ijerph20054125","ISSN":"1660-4601","PMID":"36901136","author":[{"dropping-particle":"","family":"Bergen","given":"Sadie","non-dropping-particle":"","parse-names":false,"suffix":""},{"dropping-particle":"","family":"Murimi","given":"Doris","non-dropping-particle":"","parse-names":false,"suffix":""},{"dropping-particle":"","family":"Gruer","given":"Caitlin","non-dropping-particle":"","parse-names":false,"suffix":""},{"dropping-particle":"","family":"Munene","given":"Gibson","non-dropping-particle":"","parse-names":false,"suffix":""},{"dropping-particle":"","family":"Nyachieo","given":"Atunga","non-dropping-particle":"","parse-names":false,"suffix":""},{"dropping-particle":"","family":"Owiti","given":"Maureen","non-dropping-particle":"","parse-names":false,"suffix":""},{"dropping-particle":"","family":"Sommer","given":"Marni","non-dropping-particle":"","parse-names":false,"suffix":""}],"container-title":"International journal of environmental research and public health","genre":"article","id":"ITEM-1","issue":"5","issued":{"date-parts":[["2023"]]},"language":"eng","page":"4125","publisher":"MDPI AG","publisher-place":"Switzerland","title":"Living with Endometriosis: A Narrative Analysis of the Experiences of Kenyan Women","type":"article-journal","volume":"20"},"uris":["http://www.mendeley.com/documents/?uuid=215e974d-a8b9-3515-8ba0-1cf622429862"]},{"id":"ITEM-2","itemData":{"DOI":"https://doi.org/10.1080/0167482X.2020.1822807","author":[{"dropping-particle":"","family":"Matías-González","given":"Y","non-dropping-particle":"","parse-names":false,"suffix":""},{"dropping-particle":"","family":"Sánchez-Galarza","given":"A. N","non-dropping-particle":"","parse-names":false,"suffix":""},{"dropping-particle":"","family":"Flores-Caldera","given":"I","non-dropping-particle":"","parse-names":false,"suffix":""},{"dropping-particle":"","family":"Rivera-Segarra","given":"E","non-dropping-particle":"","parse-names":false,"suffix":""}],"container-title":"Journal of psychosomatic obstetrics and gynaecology","id":"ITEM-2","issue":"1","issued":{"date-parts":[["2021"]]},"language":"eng","page":"67-74","title":"\"Es que tú eres una changa\": stigma experiences among Latina women living with endometriosis.","type":"article-journal","volume":"42"},"uris":["http://www.mendeley.com/documents/?uuid=526cad33-4199-393e-a2a9-0c85e5f97502"]}],"mendeley":{"formattedCitation":"&lt;sup&gt;16,19&lt;/sup&gt;","plainTextFormattedCitation":"16,19","previouslyFormattedCitation":"&lt;sup&gt;16,19&lt;/sup&gt;"},"properties":{"noteIndex":0},"schema":"https://github.com/citation-style-language/schema/raw/master/csl-citation.json"}</w:instrText>
      </w:r>
      <w:r w:rsidRPr="00675363">
        <w:rPr>
          <w:rFonts w:ascii="Times New Roman" w:hAnsi="Times New Roman" w:cs="Times New Roman"/>
          <w:sz w:val="24"/>
          <w:szCs w:val="24"/>
        </w:rPr>
        <w:fldChar w:fldCharType="separate"/>
      </w:r>
      <w:r w:rsidRPr="00675363">
        <w:rPr>
          <w:rFonts w:ascii="Times New Roman" w:hAnsi="Times New Roman" w:cs="Times New Roman"/>
          <w:noProof/>
          <w:sz w:val="24"/>
          <w:szCs w:val="24"/>
          <w:vertAlign w:val="superscript"/>
        </w:rPr>
        <w:t>16,19</w:t>
      </w:r>
      <w:r w:rsidRPr="00675363">
        <w:rPr>
          <w:rFonts w:ascii="Times New Roman" w:hAnsi="Times New Roman" w:cs="Times New Roman"/>
          <w:sz w:val="24"/>
          <w:szCs w:val="24"/>
        </w:rPr>
        <w:fldChar w:fldCharType="end"/>
      </w:r>
      <w:r w:rsidRPr="00675363">
        <w:rPr>
          <w:rFonts w:ascii="Times New Roman" w:hAnsi="Times New Roman" w:cs="Times New Roman"/>
          <w:sz w:val="24"/>
          <w:szCs w:val="24"/>
        </w:rPr>
        <w:t>. Although the diagnostic delay i</w:t>
      </w:r>
      <w:r w:rsidR="00E94049" w:rsidRPr="00675363">
        <w:rPr>
          <w:rFonts w:ascii="Times New Roman" w:hAnsi="Times New Roman" w:cs="Times New Roman"/>
          <w:sz w:val="24"/>
          <w:szCs w:val="24"/>
        </w:rPr>
        <w:t>n endometriosis is confirmed</w:t>
      </w:r>
      <w:r w:rsidR="00E94049" w:rsidRPr="00675363">
        <w:rPr>
          <w:rFonts w:ascii="Times New Roman" w:hAnsi="Times New Roman" w:cs="Times New Roman"/>
          <w:sz w:val="24"/>
          <w:szCs w:val="24"/>
        </w:rPr>
        <w:fldChar w:fldCharType="begin" w:fldLock="1"/>
      </w:r>
      <w:r w:rsidR="00E94049" w:rsidRPr="00675363">
        <w:rPr>
          <w:rFonts w:ascii="Times New Roman" w:hAnsi="Times New Roman" w:cs="Times New Roman"/>
          <w:sz w:val="24"/>
          <w:szCs w:val="24"/>
        </w:rPr>
        <w:instrText>ADDIN CSL_CITATION {"citationItems":[{"id":"ITEM-1","itemData":{"DOI":"10.2147/IJWH.S207373","ISSN":"1179-1411","PMID":"31413643","author":[{"dropping-particle":"","family":"Agarwal","given":"Sanjay K","non-dropping-particle":"","parse-names":false,"suffix":""},{"dropping-particle":"","family":"Foster","given":"Warren G","non-dropping-particle":"","parse-names":false,"suffix":""},{"dropping-particle":"","family":"Groessl","given":"Erik J","non-dropping-particle":"","parse-names":false,"suffix":""}],"container-title":"International journal of women's health","genre":"article","id":"ITEM-1","issued":{"date-parts":[["2019"]]},"language":"eng","page":"405-410","publisher":"Dove Medical Press Limited","publisher-place":"New Zealand","title":"Rethinking endometriosis care: applying the chronic care model via a multidisciplinary program for the care of women with endometriosis","type":"article-journal","volume":"11"},"uris":["http://www.mendeley.com/documents/?uuid=fb7d7eae-d5b1-3af0-bf8b-e1ee457fcd1b"]}],"mendeley":{"formattedCitation":"&lt;sup&gt;14&lt;/sup&gt;","plainTextFormattedCitation":"14","previouslyFormattedCitation":"&lt;sup&gt;14&lt;/sup&gt;"},"properties":{"noteIndex":0},"schema":"https://github.com/citation-style-language/schema/raw/master/csl-citation.json"}</w:instrText>
      </w:r>
      <w:r w:rsidR="00E94049" w:rsidRPr="00675363">
        <w:rPr>
          <w:rFonts w:ascii="Times New Roman" w:hAnsi="Times New Roman" w:cs="Times New Roman"/>
          <w:sz w:val="24"/>
          <w:szCs w:val="24"/>
        </w:rPr>
        <w:fldChar w:fldCharType="separate"/>
      </w:r>
      <w:r w:rsidR="00E94049" w:rsidRPr="00675363">
        <w:rPr>
          <w:rFonts w:ascii="Times New Roman" w:hAnsi="Times New Roman" w:cs="Times New Roman"/>
          <w:noProof/>
          <w:sz w:val="24"/>
          <w:szCs w:val="24"/>
          <w:vertAlign w:val="superscript"/>
        </w:rPr>
        <w:t>14</w:t>
      </w:r>
      <w:r w:rsidR="00E94049" w:rsidRPr="00675363">
        <w:rPr>
          <w:rFonts w:ascii="Times New Roman" w:hAnsi="Times New Roman" w:cs="Times New Roman"/>
          <w:sz w:val="24"/>
          <w:szCs w:val="24"/>
        </w:rPr>
        <w:fldChar w:fldCharType="end"/>
      </w:r>
      <w:r w:rsidR="00E94049" w:rsidRPr="00675363">
        <w:rPr>
          <w:rFonts w:ascii="Times New Roman" w:hAnsi="Times New Roman" w:cs="Times New Roman"/>
          <w:sz w:val="24"/>
          <w:szCs w:val="24"/>
        </w:rPr>
        <w:t>, e</w:t>
      </w:r>
      <w:r w:rsidRPr="00675363">
        <w:rPr>
          <w:rFonts w:ascii="Times New Roman" w:hAnsi="Times New Roman" w:cs="Times New Roman"/>
          <w:sz w:val="24"/>
          <w:szCs w:val="24"/>
        </w:rPr>
        <w:t>ndo</w:t>
      </w:r>
      <w:r w:rsidR="004901D0" w:rsidRPr="00675363">
        <w:rPr>
          <w:rFonts w:ascii="Times New Roman" w:hAnsi="Times New Roman" w:cs="Times New Roman"/>
          <w:sz w:val="24"/>
          <w:szCs w:val="24"/>
        </w:rPr>
        <w:t>metriosis</w:t>
      </w:r>
      <w:r w:rsidRPr="00675363">
        <w:rPr>
          <w:rFonts w:ascii="Times New Roman" w:hAnsi="Times New Roman" w:cs="Times New Roman"/>
          <w:sz w:val="24"/>
          <w:szCs w:val="24"/>
        </w:rPr>
        <w:t>-</w:t>
      </w:r>
      <w:r w:rsidR="004901D0" w:rsidRPr="00675363">
        <w:rPr>
          <w:rFonts w:ascii="Times New Roman" w:hAnsi="Times New Roman" w:cs="Times New Roman"/>
          <w:sz w:val="24"/>
          <w:szCs w:val="24"/>
        </w:rPr>
        <w:t xml:space="preserve">related </w:t>
      </w:r>
      <w:r w:rsidRPr="00675363">
        <w:rPr>
          <w:rFonts w:ascii="Times New Roman" w:hAnsi="Times New Roman" w:cs="Times New Roman"/>
          <w:sz w:val="24"/>
          <w:szCs w:val="24"/>
        </w:rPr>
        <w:t xml:space="preserve">stigma, combined with the taboo around discussing menstruation, </w:t>
      </w:r>
      <w:r w:rsidR="00E94049" w:rsidRPr="00675363">
        <w:rPr>
          <w:rFonts w:ascii="Times New Roman" w:hAnsi="Times New Roman" w:cs="Times New Roman"/>
          <w:sz w:val="24"/>
          <w:szCs w:val="24"/>
        </w:rPr>
        <w:t xml:space="preserve">could further </w:t>
      </w:r>
      <w:r w:rsidRPr="00675363">
        <w:rPr>
          <w:rFonts w:ascii="Times New Roman" w:hAnsi="Times New Roman" w:cs="Times New Roman"/>
          <w:sz w:val="24"/>
          <w:szCs w:val="24"/>
        </w:rPr>
        <w:t xml:space="preserve">prevent open sharing of symptoms and delay diagnosis, hindering timely clinical interventions. </w:t>
      </w:r>
      <w:r w:rsidR="007264CE" w:rsidRPr="00675363">
        <w:rPr>
          <w:rFonts w:ascii="Times New Roman" w:hAnsi="Times New Roman" w:cs="Times New Roman"/>
          <w:sz w:val="24"/>
          <w:szCs w:val="24"/>
        </w:rPr>
        <w:t xml:space="preserve">This review also reveals that public, close family, and social environments lack knowledge and perpetuate criticism, severely affecting women's health and well-being. </w:t>
      </w:r>
      <w:r w:rsidRPr="00675363">
        <w:rPr>
          <w:rFonts w:ascii="Times New Roman" w:hAnsi="Times New Roman" w:cs="Times New Roman"/>
          <w:sz w:val="24"/>
          <w:szCs w:val="24"/>
        </w:rPr>
        <w:t xml:space="preserve">The experienced stigma exacerbates feelings of isolation and fear of rejection, significantly lowering the quality of life. </w:t>
      </w:r>
      <w:r w:rsidR="00C344F2" w:rsidRPr="00675363">
        <w:rPr>
          <w:rFonts w:ascii="Times New Roman" w:hAnsi="Times New Roman" w:cs="Times New Roman"/>
          <w:sz w:val="24"/>
          <w:szCs w:val="24"/>
        </w:rPr>
        <w:t xml:space="preserve">This </w:t>
      </w:r>
      <w:r w:rsidRPr="00675363">
        <w:rPr>
          <w:rFonts w:ascii="Times New Roman" w:hAnsi="Times New Roman" w:cs="Times New Roman"/>
          <w:sz w:val="24"/>
          <w:szCs w:val="24"/>
        </w:rPr>
        <w:t xml:space="preserve">literature review </w:t>
      </w:r>
      <w:r w:rsidR="00C344F2" w:rsidRPr="00675363">
        <w:rPr>
          <w:rFonts w:ascii="Times New Roman" w:hAnsi="Times New Roman" w:cs="Times New Roman"/>
          <w:sz w:val="24"/>
          <w:szCs w:val="24"/>
        </w:rPr>
        <w:t>demonstrates that the negative impact of stigma reaches distressing levels, as it also correlates with decreased self-esteem and even suicidal ideations among affected women.</w:t>
      </w:r>
      <w:r w:rsidR="00E94049" w:rsidRPr="00675363">
        <w:rPr>
          <w:rFonts w:ascii="Times New Roman" w:hAnsi="Times New Roman" w:cs="Times New Roman"/>
          <w:sz w:val="24"/>
          <w:szCs w:val="24"/>
        </w:rPr>
        <w:t xml:space="preserve"> Prior studies have suggested that the intensity of endometriosis symptomatology could be associated with a higher prevalence of depression and anxiety among affected women</w:t>
      </w:r>
      <w:r w:rsidR="00E94049" w:rsidRPr="00675363">
        <w:rPr>
          <w:rFonts w:ascii="Times New Roman" w:hAnsi="Times New Roman" w:cs="Times New Roman"/>
          <w:sz w:val="24"/>
          <w:szCs w:val="24"/>
        </w:rPr>
        <w:fldChar w:fldCharType="begin" w:fldLock="1"/>
      </w:r>
      <w:r w:rsidR="00E94049" w:rsidRPr="00675363">
        <w:rPr>
          <w:rFonts w:ascii="Times New Roman" w:hAnsi="Times New Roman" w:cs="Times New Roman"/>
          <w:sz w:val="24"/>
          <w:szCs w:val="24"/>
        </w:rPr>
        <w:instrText>ADDIN CSL_CITATION {"citationItems":[{"id":"ITEM-1","itemData":{"DOI":"10.1016/j.ajog.2018.11.123","ISSN":"0002-9378","PMID":"30419199","author":[{"dropping-particle":"","family":"Gambadauro","given":"Pietro","non-dropping-particle":"","parse-names":false,"suffix":""},{"dropping-particle":"","family":"Carli","given":"Vladimir","non-dropping-particle":"","parse-names":false,"suffix":""},{"dropping-particle":"","family":"Hadlaczky","given":"Gergö","non-dropping-particle":"","parse-names":false,"suffix":""}],"container-title":"American journal of obstetrics and gynecology","genre":"article","id":"ITEM-1","issue":"3","issued":{"date-parts":[["2019"]]},"language":"eng","page":"230-241","publisher":"Elsevier Inc","publisher-place":"United States","title":"Depressive symptoms among women with endometriosis: a systematic review and meta-analysis","type":"article-journal","volume":"220"},"uris":["http://www.mendeley.com/documents/?uuid=703d7a1d-5e5d-3705-848a-36db138667fa"]},{"id":"ITEM-2","itemData":{"DOI":"10.2147/IJWH.S119729","ISSN":"1179-1411","PMID":"28553145","author":[{"dropping-particle":"","family":"Laganà","given":"Antonio Simone","non-dropping-particle":"","parse-names":false,"suffix":""},{"dropping-particle":"","family":"Rosa","given":"Valentina Lucia","non-dropping-particle":"La","parse-names":false,"suffix":""},{"dropping-particle":"","family":"Rapisarda","given":"Agnese Maria Chiara","non-dropping-particle":"","parse-names":false,"suffix":""},{"dropping-particle":"","family":"Valenti","given":"Gaetano","non-dropping-particle":"","parse-names":false,"suffix":""},{"dropping-particle":"","family":"Sapia","given":"Fabrizio","non-dropping-particle":"","parse-names":false,"suffix":""},{"dropping-particle":"","family":"Chiofalo","given":"Benito","non-dropping-particle":"","parse-names":false,"suffix":""},{"dropping-particle":"","family":"Rossetti","given":"Diego","non-dropping-particle":"","parse-names":false,"suffix":""},{"dropping-particle":"","family":"Ban Frangež","given":"Helena","non-dropping-particle":"","parse-names":false,"suffix":""},{"dropping-particle":"","family":"Vrtačnik Bokal","given":"Eda","non-dropping-particle":"","parse-names":false,"suffix":""},{"dropping-particle":"","family":"Vitale","given":"Salvatore Giovanni","non-dropping-particle":"","parse-names":false,"suffix":""}],"container-title":"International journal of women's health","genre":"article","id":"ITEM-2","issued":{"date-parts":[["2017"]]},"language":"eng","page":"323-330","publisher":"Dove Medical Press Limited","publisher-place":"New Zealand","title":"Anxiety and depression in patients with endometriosis: impact and management challenges","type":"article-journal","volume":"9"},"uris":["http://www.mendeley.com/documents/?uuid=5a8f9eeb-1782-3883-ac1e-e9e757180dcc"]}],"mendeley":{"formattedCitation":"&lt;sup&gt;4,5&lt;/sup&gt;","plainTextFormattedCitation":"4,5"},"properties":{"noteIndex":0},"schema":"https://github.com/citation-style-language/schema/raw/master/csl-citation.json"}</w:instrText>
      </w:r>
      <w:r w:rsidR="00E94049" w:rsidRPr="00675363">
        <w:rPr>
          <w:rFonts w:ascii="Times New Roman" w:hAnsi="Times New Roman" w:cs="Times New Roman"/>
          <w:sz w:val="24"/>
          <w:szCs w:val="24"/>
        </w:rPr>
        <w:fldChar w:fldCharType="separate"/>
      </w:r>
      <w:r w:rsidR="00E94049" w:rsidRPr="00675363">
        <w:rPr>
          <w:rFonts w:ascii="Times New Roman" w:hAnsi="Times New Roman" w:cs="Times New Roman"/>
          <w:noProof/>
          <w:sz w:val="24"/>
          <w:szCs w:val="24"/>
          <w:vertAlign w:val="superscript"/>
        </w:rPr>
        <w:t>4,5</w:t>
      </w:r>
      <w:r w:rsidR="00E94049" w:rsidRPr="00675363">
        <w:rPr>
          <w:rFonts w:ascii="Times New Roman" w:hAnsi="Times New Roman" w:cs="Times New Roman"/>
          <w:sz w:val="24"/>
          <w:szCs w:val="24"/>
        </w:rPr>
        <w:fldChar w:fldCharType="end"/>
      </w:r>
      <w:r w:rsidR="00E94049" w:rsidRPr="00675363">
        <w:rPr>
          <w:rFonts w:ascii="Times New Roman" w:hAnsi="Times New Roman" w:cs="Times New Roman"/>
          <w:sz w:val="24"/>
          <w:szCs w:val="24"/>
        </w:rPr>
        <w:t xml:space="preserve">. Nonetheless, stigma could be an additional factor exacerbating women's mental health. </w:t>
      </w:r>
      <w:r w:rsidR="00C344F2" w:rsidRPr="00675363">
        <w:rPr>
          <w:rFonts w:ascii="Times New Roman" w:hAnsi="Times New Roman" w:cs="Times New Roman"/>
          <w:sz w:val="24"/>
          <w:szCs w:val="24"/>
        </w:rPr>
        <w:t>These findings underscore the urgent need for policy changes and robust support systems to address the pressing issues faced by women with endometriosis.</w:t>
      </w:r>
    </w:p>
    <w:p w:rsidR="00DA5A36" w:rsidRPr="00675363" w:rsidRDefault="00DA5A36" w:rsidP="00C344F2">
      <w:pPr>
        <w:spacing w:line="480" w:lineRule="auto"/>
        <w:jc w:val="both"/>
        <w:rPr>
          <w:rFonts w:ascii="Times New Roman" w:hAnsi="Times New Roman" w:cs="Times New Roman"/>
          <w:sz w:val="24"/>
          <w:szCs w:val="24"/>
        </w:rPr>
      </w:pPr>
    </w:p>
    <w:p w:rsidR="00823554" w:rsidRPr="00675363" w:rsidRDefault="00823554" w:rsidP="00803495">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The current review has some limitations that need to be mentioned. The main limitation, yet a significant finding of this review, is the small number of published studies concerning this particular topic</w:t>
      </w:r>
      <w:r w:rsidR="00857D8F" w:rsidRPr="00675363">
        <w:rPr>
          <w:rFonts w:ascii="Times New Roman" w:hAnsi="Times New Roman" w:cs="Times New Roman"/>
          <w:sz w:val="24"/>
          <w:szCs w:val="24"/>
        </w:rPr>
        <w:t xml:space="preserve">. However, this is because the stigma surrounding women with endometriosis is an area that has been under-researched and requires more scientific attention. </w:t>
      </w:r>
      <w:r w:rsidRPr="00675363">
        <w:rPr>
          <w:rFonts w:ascii="Times New Roman" w:hAnsi="Times New Roman" w:cs="Times New Roman"/>
          <w:sz w:val="24"/>
          <w:szCs w:val="24"/>
        </w:rPr>
        <w:t>Additionally, another important limitation is that in the majority of studies included in the literature review, the sample size, i.e., the number of participants who completed the study, was very small, making it impossible to generalize the findings of each study. Therefore, the findings of this review should be interpreted with caution. Finally, another limitation is that the review included studies that are only published in English, which means that, although only one study in another language emerged, there might be studies concerning this specific topic published in other languages and not included.</w:t>
      </w:r>
    </w:p>
    <w:p w:rsidR="00AC2430" w:rsidRPr="00675363" w:rsidRDefault="00AC2430" w:rsidP="00803495">
      <w:pPr>
        <w:spacing w:line="480" w:lineRule="auto"/>
        <w:jc w:val="both"/>
        <w:rPr>
          <w:rFonts w:ascii="Times New Roman" w:hAnsi="Times New Roman" w:cs="Times New Roman"/>
          <w:sz w:val="24"/>
          <w:szCs w:val="24"/>
        </w:rPr>
      </w:pPr>
    </w:p>
    <w:p w:rsidR="00AC2430" w:rsidRPr="00675363" w:rsidRDefault="00AC2430" w:rsidP="00803495">
      <w:pPr>
        <w:spacing w:line="480" w:lineRule="auto"/>
        <w:jc w:val="both"/>
        <w:rPr>
          <w:rFonts w:ascii="Times New Roman" w:hAnsi="Times New Roman" w:cs="Times New Roman"/>
          <w:b/>
          <w:sz w:val="24"/>
          <w:szCs w:val="24"/>
        </w:rPr>
      </w:pPr>
      <w:r w:rsidRPr="00675363">
        <w:rPr>
          <w:rFonts w:ascii="Times New Roman" w:hAnsi="Times New Roman" w:cs="Times New Roman"/>
          <w:b/>
          <w:sz w:val="24"/>
          <w:szCs w:val="24"/>
        </w:rPr>
        <w:t>Recommendations for future directions</w:t>
      </w:r>
    </w:p>
    <w:p w:rsidR="00AC2430" w:rsidRPr="00675363" w:rsidRDefault="00AC2430" w:rsidP="00803495">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One promising avenue for future research is to delve into underexplored aspects of endometriosis stigma. This could include investigating the experiences of marginalized populations, such as LGBTQ+ individuals, ethnic and racial minorities, or individuals with varying socioeconomic backgrounds, to gain a more comprehensive understanding of how stigma affects different groups.</w:t>
      </w:r>
      <w:r w:rsidR="00515B59" w:rsidRPr="00675363">
        <w:rPr>
          <w:rFonts w:ascii="Times New Roman" w:hAnsi="Times New Roman" w:cs="Times New Roman"/>
          <w:sz w:val="24"/>
          <w:szCs w:val="24"/>
        </w:rPr>
        <w:t xml:space="preserve"> Further, individual case studies can provide valuable qualitative insights into the lived experiences of individuals with endometriosis. These narratives can offer a rich source of data for understanding the multifaceted nature of stigma and its impact on individuals' lives. Researchers may also consider conducting empirical studies that directly measure stigma as an exposure variable. This could involve developing and validating scales or instruments to assess stigma in the context of endometriosis. Such studies would enable a deeper exploration of the factors contributing to stigma and its consequences.</w:t>
      </w:r>
      <w:r w:rsidR="005234C1" w:rsidRPr="00675363">
        <w:rPr>
          <w:rFonts w:ascii="Times New Roman" w:hAnsi="Times New Roman" w:cs="Times New Roman"/>
          <w:sz w:val="24"/>
          <w:szCs w:val="24"/>
        </w:rPr>
        <w:t xml:space="preserve"> Finally, interdisciplinary research involving healthcare professionals, social scientists, and psychologists could assist with better understanding the causes and consequences of stigma.</w:t>
      </w:r>
    </w:p>
    <w:p w:rsidR="00F3011A" w:rsidRPr="00675363" w:rsidRDefault="00F3011A" w:rsidP="00803495">
      <w:pPr>
        <w:spacing w:line="480" w:lineRule="auto"/>
        <w:jc w:val="both"/>
        <w:rPr>
          <w:rFonts w:ascii="Times New Roman" w:hAnsi="Times New Roman" w:cs="Times New Roman"/>
          <w:sz w:val="24"/>
          <w:szCs w:val="24"/>
        </w:rPr>
      </w:pPr>
    </w:p>
    <w:p w:rsidR="00515B59" w:rsidRPr="00675363" w:rsidRDefault="00515B59" w:rsidP="00515B59">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 xml:space="preserve">Creating effective policies to address endometriosis-related stigma is crucial for improving the well-being and quality of life for individuals living with this condition. Public awareness </w:t>
      </w:r>
      <w:r w:rsidR="002F2985" w:rsidRPr="00675363">
        <w:rPr>
          <w:rFonts w:ascii="Times New Roman" w:hAnsi="Times New Roman" w:cs="Times New Roman"/>
          <w:sz w:val="24"/>
          <w:szCs w:val="24"/>
        </w:rPr>
        <w:t>c</w:t>
      </w:r>
      <w:r w:rsidRPr="00675363">
        <w:rPr>
          <w:rFonts w:ascii="Times New Roman" w:hAnsi="Times New Roman" w:cs="Times New Roman"/>
          <w:sz w:val="24"/>
          <w:szCs w:val="24"/>
        </w:rPr>
        <w:t>ampaigns to educate the public, healthcare providers, and policymakers about endometriosis, its prevalence, symptoms, and the physical and emotional toll it takes on those affected</w:t>
      </w:r>
      <w:r w:rsidR="002F2985" w:rsidRPr="00675363">
        <w:rPr>
          <w:rFonts w:ascii="Times New Roman" w:hAnsi="Times New Roman" w:cs="Times New Roman"/>
          <w:sz w:val="24"/>
          <w:szCs w:val="24"/>
        </w:rPr>
        <w:t xml:space="preserve"> should be funded and developed. To ensure that </w:t>
      </w:r>
      <w:r w:rsidRPr="00675363">
        <w:rPr>
          <w:rFonts w:ascii="Times New Roman" w:hAnsi="Times New Roman" w:cs="Times New Roman"/>
          <w:sz w:val="24"/>
          <w:szCs w:val="24"/>
        </w:rPr>
        <w:t xml:space="preserve">young people are educated about reproductive health conditions, including endometriosis, </w:t>
      </w:r>
      <w:r w:rsidR="002F2985" w:rsidRPr="00675363">
        <w:rPr>
          <w:rFonts w:ascii="Times New Roman" w:hAnsi="Times New Roman" w:cs="Times New Roman"/>
          <w:sz w:val="24"/>
          <w:szCs w:val="24"/>
        </w:rPr>
        <w:t xml:space="preserve">and </w:t>
      </w:r>
      <w:r w:rsidRPr="00675363">
        <w:rPr>
          <w:rFonts w:ascii="Times New Roman" w:hAnsi="Times New Roman" w:cs="Times New Roman"/>
          <w:sz w:val="24"/>
          <w:szCs w:val="24"/>
        </w:rPr>
        <w:t>to reduce stigma from an early age</w:t>
      </w:r>
      <w:r w:rsidR="002F2985" w:rsidRPr="00675363">
        <w:rPr>
          <w:rFonts w:ascii="Times New Roman" w:hAnsi="Times New Roman" w:cs="Times New Roman"/>
          <w:sz w:val="24"/>
          <w:szCs w:val="24"/>
        </w:rPr>
        <w:t>, information should be incorporated in school curricula. Additionally, mandatory training programs for healthcare providers, aiming to improve their understanding of endometriosis, its symptoms, and best practices for diagnosis and treatment should be implemented. During these programs</w:t>
      </w:r>
      <w:r w:rsidR="005234C1" w:rsidRPr="00675363">
        <w:rPr>
          <w:rFonts w:ascii="Times New Roman" w:hAnsi="Times New Roman" w:cs="Times New Roman"/>
          <w:sz w:val="24"/>
          <w:szCs w:val="24"/>
        </w:rPr>
        <w:t>,</w:t>
      </w:r>
      <w:r w:rsidR="002F2985" w:rsidRPr="00675363">
        <w:rPr>
          <w:rFonts w:ascii="Times New Roman" w:hAnsi="Times New Roman" w:cs="Times New Roman"/>
          <w:sz w:val="24"/>
          <w:szCs w:val="24"/>
        </w:rPr>
        <w:t xml:space="preserve"> healthcare professionals should be encouraged to adopt a compassionate and empathetic approach when dealing with patients, acknowledging the pain and emotional distress associated with endometriosis. Regarding workplace</w:t>
      </w:r>
      <w:r w:rsidR="005234C1" w:rsidRPr="00675363">
        <w:rPr>
          <w:rFonts w:ascii="Times New Roman" w:hAnsi="Times New Roman" w:cs="Times New Roman"/>
          <w:sz w:val="24"/>
          <w:szCs w:val="24"/>
        </w:rPr>
        <w:t xml:space="preserve"> challenges, anti-discrimination policies should be enforced in the workplace to protect employees with endometriosis from discrimination and to ensure reasonable accommodations for their health needs.</w:t>
      </w:r>
      <w:r w:rsidR="005234C1" w:rsidRPr="00675363">
        <w:t xml:space="preserve"> </w:t>
      </w:r>
      <w:r w:rsidR="005234C1" w:rsidRPr="00675363">
        <w:rPr>
          <w:rFonts w:ascii="Times New Roman" w:hAnsi="Times New Roman" w:cs="Times New Roman"/>
          <w:sz w:val="24"/>
          <w:szCs w:val="24"/>
        </w:rPr>
        <w:t>Individuals with endometriosis should be protected by laws against discrimination in employment, and advocacy groups and regulatory agencies to support individuals and enforce legal remedies should be established.</w:t>
      </w:r>
    </w:p>
    <w:p w:rsidR="00095B4D" w:rsidRPr="00675363" w:rsidRDefault="00095B4D" w:rsidP="00803495">
      <w:pPr>
        <w:spacing w:line="480" w:lineRule="auto"/>
        <w:jc w:val="both"/>
        <w:rPr>
          <w:rFonts w:ascii="Times New Roman" w:hAnsi="Times New Roman" w:cs="Times New Roman"/>
          <w:sz w:val="24"/>
          <w:szCs w:val="24"/>
        </w:rPr>
      </w:pPr>
    </w:p>
    <w:p w:rsidR="00095B4D" w:rsidRPr="00675363" w:rsidRDefault="00095B4D" w:rsidP="00095B4D">
      <w:pPr>
        <w:spacing w:line="480" w:lineRule="auto"/>
        <w:jc w:val="center"/>
        <w:rPr>
          <w:rFonts w:ascii="Times New Roman" w:hAnsi="Times New Roman" w:cs="Times New Roman"/>
          <w:b/>
          <w:sz w:val="24"/>
          <w:szCs w:val="24"/>
        </w:rPr>
      </w:pPr>
      <w:r w:rsidRPr="00675363">
        <w:rPr>
          <w:rFonts w:ascii="Times New Roman" w:hAnsi="Times New Roman" w:cs="Times New Roman"/>
          <w:b/>
          <w:sz w:val="24"/>
          <w:szCs w:val="24"/>
        </w:rPr>
        <w:t>Conclusion</w:t>
      </w:r>
    </w:p>
    <w:p w:rsidR="00095B4D" w:rsidRDefault="00095B4D" w:rsidP="00095B4D">
      <w:pPr>
        <w:spacing w:line="480" w:lineRule="auto"/>
        <w:jc w:val="both"/>
        <w:rPr>
          <w:rFonts w:ascii="Times New Roman" w:hAnsi="Times New Roman" w:cs="Times New Roman"/>
          <w:sz w:val="24"/>
          <w:szCs w:val="24"/>
        </w:rPr>
      </w:pPr>
      <w:r w:rsidRPr="00675363">
        <w:rPr>
          <w:rFonts w:ascii="Times New Roman" w:hAnsi="Times New Roman" w:cs="Times New Roman"/>
          <w:sz w:val="24"/>
          <w:szCs w:val="24"/>
        </w:rPr>
        <w:t>The current review highlights the prevalence of endo</w:t>
      </w:r>
      <w:r w:rsidR="004901D0" w:rsidRPr="00675363">
        <w:rPr>
          <w:rFonts w:ascii="Times New Roman" w:hAnsi="Times New Roman" w:cs="Times New Roman"/>
          <w:sz w:val="24"/>
          <w:szCs w:val="24"/>
        </w:rPr>
        <w:t>metriosis</w:t>
      </w:r>
      <w:r w:rsidRPr="00675363">
        <w:rPr>
          <w:rFonts w:ascii="Times New Roman" w:hAnsi="Times New Roman" w:cs="Times New Roman"/>
          <w:sz w:val="24"/>
          <w:szCs w:val="24"/>
        </w:rPr>
        <w:t>-</w:t>
      </w:r>
      <w:r w:rsidR="004901D0" w:rsidRPr="00675363">
        <w:rPr>
          <w:rFonts w:ascii="Times New Roman" w:hAnsi="Times New Roman" w:cs="Times New Roman"/>
          <w:sz w:val="24"/>
          <w:szCs w:val="24"/>
        </w:rPr>
        <w:t xml:space="preserve">related </w:t>
      </w:r>
      <w:r w:rsidRPr="00675363">
        <w:rPr>
          <w:rFonts w:ascii="Times New Roman" w:hAnsi="Times New Roman" w:cs="Times New Roman"/>
          <w:sz w:val="24"/>
          <w:szCs w:val="24"/>
        </w:rPr>
        <w:t xml:space="preserve">stigma among both adolescent and adult females, significantly impacting various aspects of their lives. Negative reactions and criticism of their symptoms often lead to disruptions in their daily lives and poorer mental health. </w:t>
      </w:r>
      <w:r w:rsidR="00F3011A" w:rsidRPr="00675363">
        <w:rPr>
          <w:rFonts w:ascii="Times New Roman" w:hAnsi="Times New Roman" w:cs="Times New Roman"/>
          <w:sz w:val="24"/>
          <w:szCs w:val="24"/>
        </w:rPr>
        <w:t>While acknowledging the well-documented evidence on the lived experiences and societal impacts of endometriosis, there is a growing consensus on the necessity of directing research efforts toward investigating the fundamental causes and pathophysiology of endometriosis. Understanding the etiology of this condition is crucial for the development of improved treatments and preventive measures, which, in turn, could alleviate the burden of stigmatization. As we strive for a comprehensive understanding of endometriosis, a balanced research approach encompassing both lived experiences and pathophysiological mechanisms is warranted. Further, r</w:t>
      </w:r>
      <w:r w:rsidRPr="00675363">
        <w:rPr>
          <w:rFonts w:ascii="Times New Roman" w:hAnsi="Times New Roman" w:cs="Times New Roman"/>
          <w:sz w:val="24"/>
          <w:szCs w:val="24"/>
        </w:rPr>
        <w:t>aising awareness of endometriosis symptoms should begin in schools and extend to the patients' families and romantic partners. Additionally, policies and provisions in employment and support systems need development to better support women with endometriosis.</w:t>
      </w:r>
      <w:r w:rsidR="001A2146" w:rsidRPr="00675363">
        <w:t xml:space="preserve"> </w:t>
      </w:r>
      <w:r w:rsidR="00F3011A" w:rsidRPr="00675363">
        <w:rPr>
          <w:rFonts w:ascii="Times New Roman" w:hAnsi="Times New Roman" w:cs="Times New Roman"/>
          <w:sz w:val="24"/>
        </w:rPr>
        <w:t>It is crucial to create a society where women with endometriosis feel fully supported, without the burdening notion that their condition excludes them from leading fulfilling lives alongside everyone else.</w:t>
      </w:r>
      <w:bookmarkStart w:id="0" w:name="_GoBack"/>
      <w:bookmarkEnd w:id="0"/>
    </w:p>
    <w:p w:rsidR="00A71CF9" w:rsidRDefault="00A71CF9" w:rsidP="00095B4D">
      <w:pPr>
        <w:spacing w:line="480" w:lineRule="auto"/>
        <w:jc w:val="both"/>
        <w:rPr>
          <w:rFonts w:ascii="Times New Roman" w:hAnsi="Times New Roman" w:cs="Times New Roman"/>
          <w:sz w:val="24"/>
          <w:szCs w:val="24"/>
        </w:rPr>
      </w:pPr>
    </w:p>
    <w:p w:rsidR="00A71CF9" w:rsidRDefault="00A71CF9" w:rsidP="00095B4D">
      <w:pPr>
        <w:spacing w:line="480" w:lineRule="auto"/>
        <w:jc w:val="both"/>
        <w:rPr>
          <w:rFonts w:ascii="Times New Roman" w:hAnsi="Times New Roman" w:cs="Times New Roman"/>
          <w:sz w:val="24"/>
          <w:szCs w:val="24"/>
        </w:rPr>
      </w:pPr>
    </w:p>
    <w:p w:rsidR="00A71CF9" w:rsidRDefault="00A71CF9"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8B046A" w:rsidRDefault="008B046A" w:rsidP="00095B4D">
      <w:pPr>
        <w:spacing w:line="480" w:lineRule="auto"/>
        <w:jc w:val="both"/>
        <w:rPr>
          <w:rFonts w:ascii="Times New Roman" w:hAnsi="Times New Roman" w:cs="Times New Roman"/>
          <w:sz w:val="24"/>
          <w:szCs w:val="24"/>
        </w:rPr>
      </w:pPr>
    </w:p>
    <w:p w:rsidR="00A71CF9" w:rsidRPr="00095B4D" w:rsidRDefault="00A71CF9" w:rsidP="00095B4D">
      <w:pPr>
        <w:spacing w:line="480" w:lineRule="auto"/>
        <w:jc w:val="both"/>
        <w:rPr>
          <w:rFonts w:ascii="Times New Roman" w:hAnsi="Times New Roman" w:cs="Times New Roman"/>
          <w:sz w:val="24"/>
          <w:szCs w:val="24"/>
        </w:rPr>
      </w:pPr>
    </w:p>
    <w:p w:rsidR="002B538C" w:rsidRDefault="00442F35" w:rsidP="00442F35">
      <w:pPr>
        <w:spacing w:line="480" w:lineRule="auto"/>
        <w:jc w:val="center"/>
        <w:rPr>
          <w:rFonts w:ascii="Times New Roman" w:hAnsi="Times New Roman" w:cs="Times New Roman"/>
          <w:b/>
          <w:sz w:val="24"/>
          <w:szCs w:val="24"/>
        </w:rPr>
      </w:pPr>
      <w:r w:rsidRPr="00442F35">
        <w:rPr>
          <w:rFonts w:ascii="Times New Roman" w:hAnsi="Times New Roman" w:cs="Times New Roman"/>
          <w:b/>
          <w:sz w:val="24"/>
          <w:szCs w:val="24"/>
        </w:rPr>
        <w:t>References</w:t>
      </w:r>
    </w:p>
    <w:p w:rsidR="00E94049" w:rsidRPr="00E94049" w:rsidRDefault="00442F35"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94049" w:rsidRPr="00E94049">
        <w:rPr>
          <w:rFonts w:ascii="Times New Roman" w:hAnsi="Times New Roman" w:cs="Times New Roman"/>
          <w:noProof/>
          <w:sz w:val="24"/>
          <w:szCs w:val="24"/>
        </w:rPr>
        <w:t xml:space="preserve">1. </w:t>
      </w:r>
      <w:r w:rsidR="00E94049" w:rsidRPr="00E94049">
        <w:rPr>
          <w:rFonts w:ascii="Times New Roman" w:hAnsi="Times New Roman" w:cs="Times New Roman"/>
          <w:noProof/>
          <w:sz w:val="24"/>
          <w:szCs w:val="24"/>
        </w:rPr>
        <w:tab/>
        <w:t xml:space="preserve">Marsh C. </w:t>
      </w:r>
      <w:r w:rsidR="00E94049" w:rsidRPr="00E94049">
        <w:rPr>
          <w:rFonts w:ascii="Times New Roman" w:hAnsi="Times New Roman" w:cs="Times New Roman"/>
          <w:i/>
          <w:iCs/>
          <w:noProof/>
          <w:sz w:val="24"/>
          <w:szCs w:val="24"/>
        </w:rPr>
        <w:t>Endometriosis</w:t>
      </w:r>
      <w:r w:rsidR="00E94049" w:rsidRPr="00E94049">
        <w:rPr>
          <w:rFonts w:ascii="Times New Roman" w:hAnsi="Times New Roman" w:cs="Times New Roman"/>
          <w:noProof/>
          <w:sz w:val="24"/>
          <w:szCs w:val="24"/>
        </w:rPr>
        <w:t>. Book, London: IntechOpen, 2021.</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2. </w:t>
      </w:r>
      <w:r w:rsidRPr="00E94049">
        <w:rPr>
          <w:rFonts w:ascii="Times New Roman" w:hAnsi="Times New Roman" w:cs="Times New Roman"/>
          <w:noProof/>
          <w:sz w:val="24"/>
          <w:szCs w:val="24"/>
        </w:rPr>
        <w:tab/>
        <w:t xml:space="preserve">Parasar P, Ozcan P, Terry KL. Endometriosis: Epidemiology, Diagnosis and Clinical Management. </w:t>
      </w:r>
      <w:r w:rsidRPr="00E94049">
        <w:rPr>
          <w:rFonts w:ascii="Times New Roman" w:hAnsi="Times New Roman" w:cs="Times New Roman"/>
          <w:i/>
          <w:iCs/>
          <w:noProof/>
          <w:sz w:val="24"/>
          <w:szCs w:val="24"/>
        </w:rPr>
        <w:t>Curr Obstet Gynecol Rep</w:t>
      </w:r>
      <w:r w:rsidRPr="00E94049">
        <w:rPr>
          <w:rFonts w:ascii="Times New Roman" w:hAnsi="Times New Roman" w:cs="Times New Roman"/>
          <w:noProof/>
          <w:sz w:val="24"/>
          <w:szCs w:val="24"/>
        </w:rPr>
        <w:t xml:space="preserve"> 2017; 6: 34–41.</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3. </w:t>
      </w:r>
      <w:r w:rsidRPr="00E94049">
        <w:rPr>
          <w:rFonts w:ascii="Times New Roman" w:hAnsi="Times New Roman" w:cs="Times New Roman"/>
          <w:noProof/>
          <w:sz w:val="24"/>
          <w:szCs w:val="24"/>
        </w:rPr>
        <w:tab/>
        <w:t xml:space="preserve">La Rosa LV, Barra F, Chiofalo B, et al. An overview on the relationship between endometriosis and infertility: the impact on sexuality and psychological well-being. </w:t>
      </w:r>
      <w:r w:rsidRPr="00E94049">
        <w:rPr>
          <w:rFonts w:ascii="Times New Roman" w:hAnsi="Times New Roman" w:cs="Times New Roman"/>
          <w:i/>
          <w:iCs/>
          <w:noProof/>
          <w:sz w:val="24"/>
          <w:szCs w:val="24"/>
        </w:rPr>
        <w:t>Taylor Fr La Rosa, F Barra, B Chiofalo, A Platania, F Di Guard F Conway, S Di Angelo AntonioJournal Psychosom Obstet Gynecol 2020•Taylor Fr</w:t>
      </w:r>
      <w:r w:rsidRPr="00E94049">
        <w:rPr>
          <w:rFonts w:ascii="Times New Roman" w:hAnsi="Times New Roman" w:cs="Times New Roman"/>
          <w:noProof/>
          <w:sz w:val="24"/>
          <w:szCs w:val="24"/>
        </w:rPr>
        <w:t xml:space="preserve"> 2019; 41: 93–97.</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4. </w:t>
      </w:r>
      <w:r w:rsidRPr="00E94049">
        <w:rPr>
          <w:rFonts w:ascii="Times New Roman" w:hAnsi="Times New Roman" w:cs="Times New Roman"/>
          <w:noProof/>
          <w:sz w:val="24"/>
          <w:szCs w:val="24"/>
        </w:rPr>
        <w:tab/>
        <w:t xml:space="preserve">Laganà AS, La Rosa VL, Rapisarda AMC, et al. Anxiety and depression in patients with endometriosis: impact and management challenges. </w:t>
      </w:r>
      <w:r w:rsidRPr="00E94049">
        <w:rPr>
          <w:rFonts w:ascii="Times New Roman" w:hAnsi="Times New Roman" w:cs="Times New Roman"/>
          <w:i/>
          <w:iCs/>
          <w:noProof/>
          <w:sz w:val="24"/>
          <w:szCs w:val="24"/>
        </w:rPr>
        <w:t>Int J Womens Health</w:t>
      </w:r>
      <w:r w:rsidRPr="00E94049">
        <w:rPr>
          <w:rFonts w:ascii="Times New Roman" w:hAnsi="Times New Roman" w:cs="Times New Roman"/>
          <w:noProof/>
          <w:sz w:val="24"/>
          <w:szCs w:val="24"/>
        </w:rPr>
        <w:t xml:space="preserve"> 2017; 9: 323–330.</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5. </w:t>
      </w:r>
      <w:r w:rsidRPr="00E94049">
        <w:rPr>
          <w:rFonts w:ascii="Times New Roman" w:hAnsi="Times New Roman" w:cs="Times New Roman"/>
          <w:noProof/>
          <w:sz w:val="24"/>
          <w:szCs w:val="24"/>
        </w:rPr>
        <w:tab/>
        <w:t xml:space="preserve">Gambadauro P, Carli V, Hadlaczky G. Depressive symptoms among women with endometriosis: a systematic review and meta-analysis. </w:t>
      </w:r>
      <w:r w:rsidRPr="00E94049">
        <w:rPr>
          <w:rFonts w:ascii="Times New Roman" w:hAnsi="Times New Roman" w:cs="Times New Roman"/>
          <w:i/>
          <w:iCs/>
          <w:noProof/>
          <w:sz w:val="24"/>
          <w:szCs w:val="24"/>
        </w:rPr>
        <w:t>Am J Obstet Gynecol</w:t>
      </w:r>
      <w:r w:rsidRPr="00E94049">
        <w:rPr>
          <w:rFonts w:ascii="Times New Roman" w:hAnsi="Times New Roman" w:cs="Times New Roman"/>
          <w:noProof/>
          <w:sz w:val="24"/>
          <w:szCs w:val="24"/>
        </w:rPr>
        <w:t xml:space="preserve"> 2019; 220: 230–241.</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6. </w:t>
      </w:r>
      <w:r w:rsidRPr="00E94049">
        <w:rPr>
          <w:rFonts w:ascii="Times New Roman" w:hAnsi="Times New Roman" w:cs="Times New Roman"/>
          <w:noProof/>
          <w:sz w:val="24"/>
          <w:szCs w:val="24"/>
        </w:rPr>
        <w:tab/>
        <w:t xml:space="preserve">Škegro B, Bjedov S, Mikuš M, et al. Endometriosis, pain and mental health. </w:t>
      </w:r>
      <w:r w:rsidRPr="00E94049">
        <w:rPr>
          <w:rFonts w:ascii="Times New Roman" w:hAnsi="Times New Roman" w:cs="Times New Roman"/>
          <w:i/>
          <w:iCs/>
          <w:noProof/>
          <w:sz w:val="24"/>
          <w:szCs w:val="24"/>
        </w:rPr>
        <w:t>Psychiatr Danub</w:t>
      </w:r>
      <w:r w:rsidRPr="00E94049">
        <w:rPr>
          <w:rFonts w:ascii="Times New Roman" w:hAnsi="Times New Roman" w:cs="Times New Roman"/>
          <w:noProof/>
          <w:sz w:val="24"/>
          <w:szCs w:val="24"/>
        </w:rPr>
        <w:t xml:space="preserve"> 2021; 33: 632–636.</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7. </w:t>
      </w:r>
      <w:r w:rsidRPr="00E94049">
        <w:rPr>
          <w:rFonts w:ascii="Times New Roman" w:hAnsi="Times New Roman" w:cs="Times New Roman"/>
          <w:noProof/>
          <w:sz w:val="24"/>
          <w:szCs w:val="24"/>
        </w:rPr>
        <w:tab/>
        <w:t xml:space="preserve">Facchin F, Saita E, Barbara G, et al. “Free butterflies will come out of these deep wounds”: A grounded theory of how endometriosis affects women’s psychological health. </w:t>
      </w:r>
      <w:r w:rsidRPr="00E94049">
        <w:rPr>
          <w:rFonts w:ascii="Times New Roman" w:hAnsi="Times New Roman" w:cs="Times New Roman"/>
          <w:i/>
          <w:iCs/>
          <w:noProof/>
          <w:sz w:val="24"/>
          <w:szCs w:val="24"/>
        </w:rPr>
        <w:t>J Health Psychol</w:t>
      </w:r>
      <w:r w:rsidRPr="00E94049">
        <w:rPr>
          <w:rFonts w:ascii="Times New Roman" w:hAnsi="Times New Roman" w:cs="Times New Roman"/>
          <w:noProof/>
          <w:sz w:val="24"/>
          <w:szCs w:val="24"/>
        </w:rPr>
        <w:t xml:space="preserve"> 2018; 23: 538–549.</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8. </w:t>
      </w:r>
      <w:r w:rsidRPr="00E94049">
        <w:rPr>
          <w:rFonts w:ascii="Times New Roman" w:hAnsi="Times New Roman" w:cs="Times New Roman"/>
          <w:noProof/>
          <w:sz w:val="24"/>
          <w:szCs w:val="24"/>
        </w:rPr>
        <w:tab/>
        <w:t xml:space="preserve">Facchin F, Barbara G, Saita E, et al. Impact of endometriosis on quality of life and mental health: pelvic pain makes the difference. </w:t>
      </w:r>
      <w:r w:rsidRPr="00E94049">
        <w:rPr>
          <w:rFonts w:ascii="Times New Roman" w:hAnsi="Times New Roman" w:cs="Times New Roman"/>
          <w:i/>
          <w:iCs/>
          <w:noProof/>
          <w:sz w:val="24"/>
          <w:szCs w:val="24"/>
        </w:rPr>
        <w:t>J Psychosom Obs Gynaecol</w:t>
      </w:r>
      <w:r w:rsidRPr="00E94049">
        <w:rPr>
          <w:rFonts w:ascii="Times New Roman" w:hAnsi="Times New Roman" w:cs="Times New Roman"/>
          <w:noProof/>
          <w:sz w:val="24"/>
          <w:szCs w:val="24"/>
        </w:rPr>
        <w:t xml:space="preserve"> 2015; 36: 135–141.</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9. </w:t>
      </w:r>
      <w:r w:rsidRPr="00E94049">
        <w:rPr>
          <w:rFonts w:ascii="Times New Roman" w:hAnsi="Times New Roman" w:cs="Times New Roman"/>
          <w:noProof/>
          <w:sz w:val="24"/>
          <w:szCs w:val="24"/>
        </w:rPr>
        <w:tab/>
        <w:t xml:space="preserve">Goffman E. </w:t>
      </w:r>
      <w:r w:rsidRPr="00E94049">
        <w:rPr>
          <w:rFonts w:ascii="Times New Roman" w:hAnsi="Times New Roman" w:cs="Times New Roman"/>
          <w:i/>
          <w:iCs/>
          <w:noProof/>
          <w:sz w:val="24"/>
          <w:szCs w:val="24"/>
        </w:rPr>
        <w:t>Stigma : notes on the management of spoiled identity</w:t>
      </w:r>
      <w:r w:rsidRPr="00E94049">
        <w:rPr>
          <w:rFonts w:ascii="Times New Roman" w:hAnsi="Times New Roman" w:cs="Times New Roman"/>
          <w:noProof/>
          <w:sz w:val="24"/>
          <w:szCs w:val="24"/>
        </w:rPr>
        <w:t>. Harmondsworth: Penguin, 1990.</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0. </w:t>
      </w:r>
      <w:r w:rsidRPr="00E94049">
        <w:rPr>
          <w:rFonts w:ascii="Times New Roman" w:hAnsi="Times New Roman" w:cs="Times New Roman"/>
          <w:noProof/>
          <w:sz w:val="24"/>
          <w:szCs w:val="24"/>
        </w:rPr>
        <w:tab/>
        <w:t xml:space="preserve">Koutroulis G. Soiled identity: memory-work narratives of menstruation. </w:t>
      </w:r>
      <w:r w:rsidRPr="00E94049">
        <w:rPr>
          <w:rFonts w:ascii="Times New Roman" w:hAnsi="Times New Roman" w:cs="Times New Roman"/>
          <w:i/>
          <w:iCs/>
          <w:noProof/>
          <w:sz w:val="24"/>
          <w:szCs w:val="24"/>
        </w:rPr>
        <w:t>Health (London)</w:t>
      </w:r>
      <w:r w:rsidRPr="00E94049">
        <w:rPr>
          <w:rFonts w:ascii="Times New Roman" w:hAnsi="Times New Roman" w:cs="Times New Roman"/>
          <w:noProof/>
          <w:sz w:val="24"/>
          <w:szCs w:val="24"/>
        </w:rPr>
        <w:t xml:space="preserve"> 2001; 5: 187–205.</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1. </w:t>
      </w:r>
      <w:r w:rsidRPr="00E94049">
        <w:rPr>
          <w:rFonts w:ascii="Times New Roman" w:hAnsi="Times New Roman" w:cs="Times New Roman"/>
          <w:noProof/>
          <w:sz w:val="24"/>
          <w:szCs w:val="24"/>
        </w:rPr>
        <w:tab/>
        <w:t xml:space="preserve">Kowalski RM, Chapple T. The Social Stigma of Menstruation: Fact or Fiction? </w:t>
      </w:r>
      <w:r w:rsidRPr="00E94049">
        <w:rPr>
          <w:rFonts w:ascii="Times New Roman" w:hAnsi="Times New Roman" w:cs="Times New Roman"/>
          <w:i/>
          <w:iCs/>
          <w:noProof/>
          <w:sz w:val="24"/>
          <w:szCs w:val="24"/>
        </w:rPr>
        <w:t>Psychol Women Q</w:t>
      </w:r>
      <w:r w:rsidRPr="00E94049">
        <w:rPr>
          <w:rFonts w:ascii="Times New Roman" w:hAnsi="Times New Roman" w:cs="Times New Roman"/>
          <w:noProof/>
          <w:sz w:val="24"/>
          <w:szCs w:val="24"/>
        </w:rPr>
        <w:t xml:space="preserve"> 2000; 24: 74–80.</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2. </w:t>
      </w:r>
      <w:r w:rsidRPr="00E94049">
        <w:rPr>
          <w:rFonts w:ascii="Times New Roman" w:hAnsi="Times New Roman" w:cs="Times New Roman"/>
          <w:noProof/>
          <w:sz w:val="24"/>
          <w:szCs w:val="24"/>
        </w:rPr>
        <w:tab/>
        <w:t xml:space="preserve">Sims OT, Gupta J, Missmer SA, et al. Stigma and Endometriosis: A Brief Overview and Recommendations to Improve Psychosocial Well-Being and Diagnostic Delay. </w:t>
      </w:r>
      <w:r w:rsidRPr="00E94049">
        <w:rPr>
          <w:rFonts w:ascii="Times New Roman" w:hAnsi="Times New Roman" w:cs="Times New Roman"/>
          <w:i/>
          <w:iCs/>
          <w:noProof/>
          <w:sz w:val="24"/>
          <w:szCs w:val="24"/>
        </w:rPr>
        <w:t>Int J Environ Res Public Health</w:t>
      </w:r>
      <w:r w:rsidRPr="00E94049">
        <w:rPr>
          <w:rFonts w:ascii="Times New Roman" w:hAnsi="Times New Roman" w:cs="Times New Roman"/>
          <w:noProof/>
          <w:sz w:val="24"/>
          <w:szCs w:val="24"/>
        </w:rPr>
        <w:t xml:space="preserve"> 2021; 18: 8210.</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3. </w:t>
      </w:r>
      <w:r w:rsidRPr="00E94049">
        <w:rPr>
          <w:rFonts w:ascii="Times New Roman" w:hAnsi="Times New Roman" w:cs="Times New Roman"/>
          <w:noProof/>
          <w:sz w:val="24"/>
          <w:szCs w:val="24"/>
        </w:rPr>
        <w:tab/>
        <w:t xml:space="preserve">Ballard K, Lowton K, Wright J. What’s the delay? A qualitative study of women’s experiences of reaching a diagnosis of endometriosis. </w:t>
      </w:r>
      <w:r w:rsidRPr="00E94049">
        <w:rPr>
          <w:rFonts w:ascii="Times New Roman" w:hAnsi="Times New Roman" w:cs="Times New Roman"/>
          <w:i/>
          <w:iCs/>
          <w:noProof/>
          <w:sz w:val="24"/>
          <w:szCs w:val="24"/>
        </w:rPr>
        <w:t>Fertil Steril</w:t>
      </w:r>
      <w:r w:rsidRPr="00E94049">
        <w:rPr>
          <w:rFonts w:ascii="Times New Roman" w:hAnsi="Times New Roman" w:cs="Times New Roman"/>
          <w:noProof/>
          <w:sz w:val="24"/>
          <w:szCs w:val="24"/>
        </w:rPr>
        <w:t xml:space="preserve"> 2006; 86: 1296–1301.</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4. </w:t>
      </w:r>
      <w:r w:rsidRPr="00E94049">
        <w:rPr>
          <w:rFonts w:ascii="Times New Roman" w:hAnsi="Times New Roman" w:cs="Times New Roman"/>
          <w:noProof/>
          <w:sz w:val="24"/>
          <w:szCs w:val="24"/>
        </w:rPr>
        <w:tab/>
        <w:t xml:space="preserve">Agarwal SK, Foster WG, Groessl EJ. Rethinking endometriosis care: applying the chronic care model via a multidisciplinary program for the care of women with endometriosis. </w:t>
      </w:r>
      <w:r w:rsidRPr="00E94049">
        <w:rPr>
          <w:rFonts w:ascii="Times New Roman" w:hAnsi="Times New Roman" w:cs="Times New Roman"/>
          <w:i/>
          <w:iCs/>
          <w:noProof/>
          <w:sz w:val="24"/>
          <w:szCs w:val="24"/>
        </w:rPr>
        <w:t>Int J Womens Health</w:t>
      </w:r>
      <w:r w:rsidRPr="00E94049">
        <w:rPr>
          <w:rFonts w:ascii="Times New Roman" w:hAnsi="Times New Roman" w:cs="Times New Roman"/>
          <w:noProof/>
          <w:sz w:val="24"/>
          <w:szCs w:val="24"/>
        </w:rPr>
        <w:t xml:space="preserve"> 2019; 11: 405–410.</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5. </w:t>
      </w:r>
      <w:r w:rsidRPr="00E94049">
        <w:rPr>
          <w:rFonts w:ascii="Times New Roman" w:hAnsi="Times New Roman" w:cs="Times New Roman"/>
          <w:noProof/>
          <w:sz w:val="24"/>
          <w:szCs w:val="24"/>
        </w:rPr>
        <w:tab/>
        <w:t xml:space="preserve">Matías-González Y, Sánchez-Galarza A, Rosario-Hernández E, et al. Stigma and social support and their impact on quality of life and self-esteem among women with endometriosis in Latin-America and the Caribbean. </w:t>
      </w:r>
      <w:r w:rsidRPr="00E94049">
        <w:rPr>
          <w:rFonts w:ascii="Times New Roman" w:hAnsi="Times New Roman" w:cs="Times New Roman"/>
          <w:i/>
          <w:iCs/>
          <w:noProof/>
          <w:sz w:val="24"/>
          <w:szCs w:val="24"/>
        </w:rPr>
        <w:t>PLOS Glob public Heal</w:t>
      </w:r>
      <w:r w:rsidRPr="00E94049">
        <w:rPr>
          <w:rFonts w:ascii="Times New Roman" w:hAnsi="Times New Roman" w:cs="Times New Roman"/>
          <w:noProof/>
          <w:sz w:val="24"/>
          <w:szCs w:val="24"/>
        </w:rPr>
        <w:t xml:space="preserve"> 2022; 2: e0001329–e0001329.</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6. </w:t>
      </w:r>
      <w:r w:rsidRPr="00E94049">
        <w:rPr>
          <w:rFonts w:ascii="Times New Roman" w:hAnsi="Times New Roman" w:cs="Times New Roman"/>
          <w:noProof/>
          <w:sz w:val="24"/>
          <w:szCs w:val="24"/>
        </w:rPr>
        <w:tab/>
        <w:t xml:space="preserve">Bergen S, Murimi D, Gruer C, et al. Living with Endometriosis: A Narrative Analysis of the Experiences of Kenyan Women. </w:t>
      </w:r>
      <w:r w:rsidRPr="00E94049">
        <w:rPr>
          <w:rFonts w:ascii="Times New Roman" w:hAnsi="Times New Roman" w:cs="Times New Roman"/>
          <w:i/>
          <w:iCs/>
          <w:noProof/>
          <w:sz w:val="24"/>
          <w:szCs w:val="24"/>
        </w:rPr>
        <w:t>Int J Environ Res Public Health</w:t>
      </w:r>
      <w:r w:rsidRPr="00E94049">
        <w:rPr>
          <w:rFonts w:ascii="Times New Roman" w:hAnsi="Times New Roman" w:cs="Times New Roman"/>
          <w:noProof/>
          <w:sz w:val="24"/>
          <w:szCs w:val="24"/>
        </w:rPr>
        <w:t xml:space="preserve"> 2023; 20: 4125.</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7. </w:t>
      </w:r>
      <w:r w:rsidRPr="00E94049">
        <w:rPr>
          <w:rFonts w:ascii="Times New Roman" w:hAnsi="Times New Roman" w:cs="Times New Roman"/>
          <w:noProof/>
          <w:sz w:val="24"/>
          <w:szCs w:val="24"/>
        </w:rPr>
        <w:tab/>
        <w:t xml:space="preserve">Gupta J, Cardoso LF, Harris CS, et al. How do adolescent girls and boys perceive symptoms suggestive of endometriosis among their peers? Findings from focus group discussions in New York City. </w:t>
      </w:r>
      <w:r w:rsidRPr="00E94049">
        <w:rPr>
          <w:rFonts w:ascii="Times New Roman" w:hAnsi="Times New Roman" w:cs="Times New Roman"/>
          <w:i/>
          <w:iCs/>
          <w:noProof/>
          <w:sz w:val="24"/>
          <w:szCs w:val="24"/>
        </w:rPr>
        <w:t>BMJ Open</w:t>
      </w:r>
      <w:r w:rsidRPr="00E94049">
        <w:rPr>
          <w:rFonts w:ascii="Times New Roman" w:hAnsi="Times New Roman" w:cs="Times New Roman"/>
          <w:noProof/>
          <w:sz w:val="24"/>
          <w:szCs w:val="24"/>
        </w:rPr>
        <w:t xml:space="preserve"> 2018; 8: e020657–e020657.</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8. </w:t>
      </w:r>
      <w:r w:rsidRPr="00E94049">
        <w:rPr>
          <w:rFonts w:ascii="Times New Roman" w:hAnsi="Times New Roman" w:cs="Times New Roman"/>
          <w:noProof/>
          <w:sz w:val="24"/>
          <w:szCs w:val="24"/>
        </w:rPr>
        <w:tab/>
        <w:t xml:space="preserve">Seear K. The etiquette of endometriosis: Stigmatisation, menstrual concealment and the diagnostic delay. </w:t>
      </w:r>
      <w:r w:rsidRPr="00E94049">
        <w:rPr>
          <w:rFonts w:ascii="Times New Roman" w:hAnsi="Times New Roman" w:cs="Times New Roman"/>
          <w:i/>
          <w:iCs/>
          <w:noProof/>
          <w:sz w:val="24"/>
          <w:szCs w:val="24"/>
        </w:rPr>
        <w:t>Soc Sci Med</w:t>
      </w:r>
      <w:r w:rsidRPr="00E94049">
        <w:rPr>
          <w:rFonts w:ascii="Times New Roman" w:hAnsi="Times New Roman" w:cs="Times New Roman"/>
          <w:noProof/>
          <w:sz w:val="24"/>
          <w:szCs w:val="24"/>
        </w:rPr>
        <w:t xml:space="preserve"> 2009; 69: 1220–1227.</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19. </w:t>
      </w:r>
      <w:r w:rsidRPr="00E94049">
        <w:rPr>
          <w:rFonts w:ascii="Times New Roman" w:hAnsi="Times New Roman" w:cs="Times New Roman"/>
          <w:noProof/>
          <w:sz w:val="24"/>
          <w:szCs w:val="24"/>
        </w:rPr>
        <w:tab/>
        <w:t xml:space="preserve">Matías-González Y, Sánchez-Galarza AN, Flores-Caldera I, et al. ‘Es que tú eres una changa’: stigma experiences among Latina women living with endometriosis. </w:t>
      </w:r>
      <w:r w:rsidRPr="00E94049">
        <w:rPr>
          <w:rFonts w:ascii="Times New Roman" w:hAnsi="Times New Roman" w:cs="Times New Roman"/>
          <w:i/>
          <w:iCs/>
          <w:noProof/>
          <w:sz w:val="24"/>
          <w:szCs w:val="24"/>
        </w:rPr>
        <w:t>J Psychosom Obstet Gynaecol</w:t>
      </w:r>
      <w:r w:rsidRPr="00E94049">
        <w:rPr>
          <w:rFonts w:ascii="Times New Roman" w:hAnsi="Times New Roman" w:cs="Times New Roman"/>
          <w:noProof/>
          <w:sz w:val="24"/>
          <w:szCs w:val="24"/>
        </w:rPr>
        <w:t xml:space="preserve"> 2021; 42: 67–74.</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szCs w:val="24"/>
        </w:rPr>
      </w:pPr>
      <w:r w:rsidRPr="00E94049">
        <w:rPr>
          <w:rFonts w:ascii="Times New Roman" w:hAnsi="Times New Roman" w:cs="Times New Roman"/>
          <w:noProof/>
          <w:sz w:val="24"/>
          <w:szCs w:val="24"/>
        </w:rPr>
        <w:t xml:space="preserve">20. </w:t>
      </w:r>
      <w:r w:rsidRPr="00E94049">
        <w:rPr>
          <w:rFonts w:ascii="Times New Roman" w:hAnsi="Times New Roman" w:cs="Times New Roman"/>
          <w:noProof/>
          <w:sz w:val="24"/>
          <w:szCs w:val="24"/>
        </w:rPr>
        <w:tab/>
        <w:t xml:space="preserve">Gupta J, Cardoso L, Kanselaar S, et al. Life Disruptions, Symptoms Suggestive of Endometriosis, and Anticipated Stigma Among College Students in the United States. </w:t>
      </w:r>
      <w:r w:rsidRPr="00E94049">
        <w:rPr>
          <w:rFonts w:ascii="Times New Roman" w:hAnsi="Times New Roman" w:cs="Times New Roman"/>
          <w:i/>
          <w:iCs/>
          <w:noProof/>
          <w:sz w:val="24"/>
          <w:szCs w:val="24"/>
        </w:rPr>
        <w:t>Women’s Heal reports (New Rochelle, NY)</w:t>
      </w:r>
      <w:r w:rsidRPr="00E94049">
        <w:rPr>
          <w:rFonts w:ascii="Times New Roman" w:hAnsi="Times New Roman" w:cs="Times New Roman"/>
          <w:noProof/>
          <w:sz w:val="24"/>
          <w:szCs w:val="24"/>
        </w:rPr>
        <w:t xml:space="preserve"> 2021; 2: 633–642.</w:t>
      </w:r>
    </w:p>
    <w:p w:rsidR="00E94049" w:rsidRPr="00E94049" w:rsidRDefault="00E94049" w:rsidP="00E94049">
      <w:pPr>
        <w:widowControl w:val="0"/>
        <w:autoSpaceDE w:val="0"/>
        <w:autoSpaceDN w:val="0"/>
        <w:adjustRightInd w:val="0"/>
        <w:spacing w:line="480" w:lineRule="auto"/>
        <w:ind w:left="640" w:hanging="640"/>
        <w:rPr>
          <w:rFonts w:ascii="Times New Roman" w:hAnsi="Times New Roman" w:cs="Times New Roman"/>
          <w:noProof/>
          <w:sz w:val="24"/>
        </w:rPr>
      </w:pPr>
      <w:r w:rsidRPr="00E94049">
        <w:rPr>
          <w:rFonts w:ascii="Times New Roman" w:hAnsi="Times New Roman" w:cs="Times New Roman"/>
          <w:noProof/>
          <w:sz w:val="24"/>
          <w:szCs w:val="24"/>
        </w:rPr>
        <w:t xml:space="preserve">21. </w:t>
      </w:r>
      <w:r w:rsidRPr="00E94049">
        <w:rPr>
          <w:rFonts w:ascii="Times New Roman" w:hAnsi="Times New Roman" w:cs="Times New Roman"/>
          <w:noProof/>
          <w:sz w:val="24"/>
          <w:szCs w:val="24"/>
        </w:rPr>
        <w:tab/>
        <w:t xml:space="preserve">Bergen S, Murimi D, Gruer C, et al. Living with Endometriosis: A Narrative Analysis of the Experiences of Kenyan Women. </w:t>
      </w:r>
      <w:r w:rsidRPr="00E94049">
        <w:rPr>
          <w:rFonts w:ascii="Times New Roman" w:hAnsi="Times New Roman" w:cs="Times New Roman"/>
          <w:i/>
          <w:iCs/>
          <w:noProof/>
          <w:sz w:val="24"/>
          <w:szCs w:val="24"/>
        </w:rPr>
        <w:t>Int J Environ Res Public Health</w:t>
      </w:r>
      <w:r w:rsidRPr="00E94049">
        <w:rPr>
          <w:rFonts w:ascii="Times New Roman" w:hAnsi="Times New Roman" w:cs="Times New Roman"/>
          <w:noProof/>
          <w:sz w:val="24"/>
          <w:szCs w:val="24"/>
        </w:rPr>
        <w:t xml:space="preserve"> 2023; 20: 4125.</w:t>
      </w:r>
    </w:p>
    <w:p w:rsidR="00442F35" w:rsidRPr="00442F35" w:rsidRDefault="00442F35" w:rsidP="00442F35">
      <w:pPr>
        <w:spacing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2B538C" w:rsidRPr="00E53ADE" w:rsidRDefault="002B538C" w:rsidP="002B538C">
      <w:pPr>
        <w:spacing w:line="480" w:lineRule="auto"/>
        <w:jc w:val="both"/>
        <w:rPr>
          <w:rFonts w:ascii="Times New Roman" w:hAnsi="Times New Roman" w:cs="Times New Roman"/>
          <w:sz w:val="24"/>
          <w:szCs w:val="24"/>
          <w:lang w:val="en-GB"/>
        </w:rPr>
      </w:pPr>
    </w:p>
    <w:sectPr w:rsidR="002B538C" w:rsidRPr="00E53ADE">
      <w:headerReference w:type="default" r:id="rId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07B4B" w:rsidRDefault="00D07B4B" w:rsidP="00D00DEA">
      <w:pPr>
        <w:spacing w:after="0" w:line="240" w:lineRule="auto"/>
      </w:pPr>
      <w:r>
        <w:separator/>
      </w:r>
    </w:p>
  </w:endnote>
  <w:endnote w:type="continuationSeparator" w:id="0">
    <w:p w:rsidR="00D07B4B" w:rsidRDefault="00D07B4B" w:rsidP="00D00D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07B4B" w:rsidRDefault="00D07B4B" w:rsidP="00D00DEA">
      <w:pPr>
        <w:spacing w:after="0" w:line="240" w:lineRule="auto"/>
      </w:pPr>
      <w:r>
        <w:separator/>
      </w:r>
    </w:p>
  </w:footnote>
  <w:footnote w:type="continuationSeparator" w:id="0">
    <w:p w:rsidR="00D07B4B" w:rsidRDefault="00D07B4B" w:rsidP="00D00D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6099842"/>
      <w:docPartObj>
        <w:docPartGallery w:val="Page Numbers (Top of Page)"/>
        <w:docPartUnique/>
      </w:docPartObj>
    </w:sdtPr>
    <w:sdtEndPr/>
    <w:sdtContent>
      <w:p w:rsidR="00515B59" w:rsidRDefault="00515B59">
        <w:pPr>
          <w:pStyle w:val="a4"/>
          <w:jc w:val="right"/>
        </w:pPr>
        <w:r>
          <w:fldChar w:fldCharType="begin"/>
        </w:r>
        <w:r>
          <w:instrText>PAGE   \* MERGEFORMAT</w:instrText>
        </w:r>
        <w:r>
          <w:fldChar w:fldCharType="separate"/>
        </w:r>
        <w:r>
          <w:rPr>
            <w:lang w:val="el-GR"/>
          </w:rPr>
          <w:t>2</w:t>
        </w:r>
        <w:r>
          <w:fldChar w:fldCharType="end"/>
        </w:r>
      </w:p>
    </w:sdtContent>
  </w:sdt>
  <w:p w:rsidR="00515B59" w:rsidRDefault="00515B59">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47A"/>
    <w:rsid w:val="00025C6E"/>
    <w:rsid w:val="00054236"/>
    <w:rsid w:val="00095B4D"/>
    <w:rsid w:val="00097BAC"/>
    <w:rsid w:val="0010647A"/>
    <w:rsid w:val="00131F32"/>
    <w:rsid w:val="001A2146"/>
    <w:rsid w:val="001A4AEE"/>
    <w:rsid w:val="001A542C"/>
    <w:rsid w:val="0020191B"/>
    <w:rsid w:val="00203228"/>
    <w:rsid w:val="00207F69"/>
    <w:rsid w:val="00252592"/>
    <w:rsid w:val="00253EE0"/>
    <w:rsid w:val="00285D49"/>
    <w:rsid w:val="002A11B5"/>
    <w:rsid w:val="002B538C"/>
    <w:rsid w:val="002F2985"/>
    <w:rsid w:val="00320F19"/>
    <w:rsid w:val="0034341D"/>
    <w:rsid w:val="003632AD"/>
    <w:rsid w:val="003876E0"/>
    <w:rsid w:val="003B436D"/>
    <w:rsid w:val="00427D92"/>
    <w:rsid w:val="00435A68"/>
    <w:rsid w:val="00442F35"/>
    <w:rsid w:val="0044608F"/>
    <w:rsid w:val="00470B2C"/>
    <w:rsid w:val="004901D0"/>
    <w:rsid w:val="004B2629"/>
    <w:rsid w:val="004C094E"/>
    <w:rsid w:val="004F2D60"/>
    <w:rsid w:val="00515B59"/>
    <w:rsid w:val="0052020C"/>
    <w:rsid w:val="0052058B"/>
    <w:rsid w:val="005234C1"/>
    <w:rsid w:val="00583579"/>
    <w:rsid w:val="005A1C3C"/>
    <w:rsid w:val="005A5BBC"/>
    <w:rsid w:val="005B5FDB"/>
    <w:rsid w:val="005C7E66"/>
    <w:rsid w:val="0063403A"/>
    <w:rsid w:val="00634C4F"/>
    <w:rsid w:val="00643BAD"/>
    <w:rsid w:val="00675363"/>
    <w:rsid w:val="006B56B0"/>
    <w:rsid w:val="006C1DAC"/>
    <w:rsid w:val="006C5A68"/>
    <w:rsid w:val="006D4897"/>
    <w:rsid w:val="006D7398"/>
    <w:rsid w:val="007264CE"/>
    <w:rsid w:val="00761177"/>
    <w:rsid w:val="00787B74"/>
    <w:rsid w:val="007C08AB"/>
    <w:rsid w:val="007C706C"/>
    <w:rsid w:val="007E6951"/>
    <w:rsid w:val="007F1408"/>
    <w:rsid w:val="007F57DE"/>
    <w:rsid w:val="007F7202"/>
    <w:rsid w:val="00803495"/>
    <w:rsid w:val="00823554"/>
    <w:rsid w:val="00853F2E"/>
    <w:rsid w:val="00857D8F"/>
    <w:rsid w:val="0087622A"/>
    <w:rsid w:val="008A0405"/>
    <w:rsid w:val="008A120C"/>
    <w:rsid w:val="008B046A"/>
    <w:rsid w:val="00937572"/>
    <w:rsid w:val="009542BF"/>
    <w:rsid w:val="00971111"/>
    <w:rsid w:val="009756A6"/>
    <w:rsid w:val="009975D6"/>
    <w:rsid w:val="009B1BFD"/>
    <w:rsid w:val="009B65B1"/>
    <w:rsid w:val="009E49ED"/>
    <w:rsid w:val="00A71308"/>
    <w:rsid w:val="00A71CF9"/>
    <w:rsid w:val="00A9350E"/>
    <w:rsid w:val="00A935B3"/>
    <w:rsid w:val="00AA7501"/>
    <w:rsid w:val="00AC2430"/>
    <w:rsid w:val="00AD2880"/>
    <w:rsid w:val="00AF5CDD"/>
    <w:rsid w:val="00B066DC"/>
    <w:rsid w:val="00BA60E8"/>
    <w:rsid w:val="00BD3F46"/>
    <w:rsid w:val="00BE18DB"/>
    <w:rsid w:val="00C344F2"/>
    <w:rsid w:val="00C349AC"/>
    <w:rsid w:val="00C557F9"/>
    <w:rsid w:val="00C8788E"/>
    <w:rsid w:val="00C9165C"/>
    <w:rsid w:val="00CB6672"/>
    <w:rsid w:val="00CC1629"/>
    <w:rsid w:val="00D00DEA"/>
    <w:rsid w:val="00D07B4B"/>
    <w:rsid w:val="00D13821"/>
    <w:rsid w:val="00D248B6"/>
    <w:rsid w:val="00D9245F"/>
    <w:rsid w:val="00D92833"/>
    <w:rsid w:val="00DA5A36"/>
    <w:rsid w:val="00DB08A4"/>
    <w:rsid w:val="00DB51EF"/>
    <w:rsid w:val="00DF2559"/>
    <w:rsid w:val="00E53ADE"/>
    <w:rsid w:val="00E73E28"/>
    <w:rsid w:val="00E903B1"/>
    <w:rsid w:val="00E94049"/>
    <w:rsid w:val="00F15623"/>
    <w:rsid w:val="00F3011A"/>
    <w:rsid w:val="00F659BA"/>
    <w:rsid w:val="00FB21F5"/>
    <w:rsid w:val="00FC0F8D"/>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A81E111-3A6D-4385-9FF5-77FABF276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57D8F"/>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semiHidden/>
    <w:unhideWhenUsed/>
    <w:rsid w:val="00253EE0"/>
    <w:rPr>
      <w:rFonts w:ascii="Times New Roman" w:hAnsi="Times New Roman" w:cs="Times New Roman"/>
      <w:sz w:val="24"/>
      <w:szCs w:val="24"/>
    </w:rPr>
  </w:style>
  <w:style w:type="table" w:styleId="1">
    <w:name w:val="List Table 1 Light"/>
    <w:basedOn w:val="a1"/>
    <w:uiPriority w:val="46"/>
    <w:rsid w:val="00C349A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
    <w:name w:val="Hyperlink"/>
    <w:basedOn w:val="a0"/>
    <w:uiPriority w:val="99"/>
    <w:unhideWhenUsed/>
    <w:rsid w:val="007F1408"/>
    <w:rPr>
      <w:color w:val="0563C1" w:themeColor="hyperlink"/>
      <w:u w:val="single"/>
    </w:rPr>
  </w:style>
  <w:style w:type="character" w:styleId="a3">
    <w:name w:val="Unresolved Mention"/>
    <w:basedOn w:val="a0"/>
    <w:uiPriority w:val="99"/>
    <w:semiHidden/>
    <w:unhideWhenUsed/>
    <w:rsid w:val="007F1408"/>
    <w:rPr>
      <w:color w:val="605E5C"/>
      <w:shd w:val="clear" w:color="auto" w:fill="E1DFDD"/>
    </w:rPr>
  </w:style>
  <w:style w:type="paragraph" w:styleId="a4">
    <w:name w:val="header"/>
    <w:basedOn w:val="a"/>
    <w:link w:val="Char"/>
    <w:uiPriority w:val="99"/>
    <w:unhideWhenUsed/>
    <w:rsid w:val="00D00DEA"/>
    <w:pPr>
      <w:tabs>
        <w:tab w:val="center" w:pos="4153"/>
        <w:tab w:val="right" w:pos="8306"/>
      </w:tabs>
      <w:spacing w:after="0" w:line="240" w:lineRule="auto"/>
    </w:pPr>
  </w:style>
  <w:style w:type="character" w:customStyle="1" w:styleId="Char">
    <w:name w:val="Κεφαλίδα Char"/>
    <w:basedOn w:val="a0"/>
    <w:link w:val="a4"/>
    <w:uiPriority w:val="99"/>
    <w:rsid w:val="00D00DEA"/>
    <w:rPr>
      <w:lang w:val="en-GB"/>
    </w:rPr>
  </w:style>
  <w:style w:type="paragraph" w:styleId="a5">
    <w:name w:val="footer"/>
    <w:basedOn w:val="a"/>
    <w:link w:val="Char0"/>
    <w:uiPriority w:val="99"/>
    <w:unhideWhenUsed/>
    <w:rsid w:val="00D00DEA"/>
    <w:pPr>
      <w:tabs>
        <w:tab w:val="center" w:pos="4153"/>
        <w:tab w:val="right" w:pos="8306"/>
      </w:tabs>
      <w:spacing w:after="0" w:line="240" w:lineRule="auto"/>
    </w:pPr>
  </w:style>
  <w:style w:type="character" w:customStyle="1" w:styleId="Char0">
    <w:name w:val="Υποσέλιδο Char"/>
    <w:basedOn w:val="a0"/>
    <w:link w:val="a5"/>
    <w:uiPriority w:val="99"/>
    <w:rsid w:val="00D00DEA"/>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A291F-7E44-4C6B-A2EF-4F1A4C08E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TotalTime>
  <Pages>19</Pages>
  <Words>12004</Words>
  <Characters>64825</Characters>
  <Application>Microsoft Office Word</Application>
  <DocSecurity>0</DocSecurity>
  <Lines>540</Lines>
  <Paragraphs>153</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7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ta Tragantzopoulou</dc:creator>
  <cp:keywords/>
  <dc:description/>
  <cp:lastModifiedBy>Giota Tragantzopoulou</cp:lastModifiedBy>
  <cp:revision>49</cp:revision>
  <dcterms:created xsi:type="dcterms:W3CDTF">2023-07-26T17:31:00Z</dcterms:created>
  <dcterms:modified xsi:type="dcterms:W3CDTF">2024-05-13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ambridge-university-press-numeric</vt:lpwstr>
  </property>
  <property fmtid="{D5CDD505-2E9C-101B-9397-08002B2CF9AE}" pid="5" name="Mendeley Recent Style Name 1_1">
    <vt:lpwstr>Cambridge University Press (numeric)</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csl.mendeley.com/styles/615179211/harvard-university-of-westminster</vt:lpwstr>
  </property>
  <property fmtid="{D5CDD505-2E9C-101B-9397-08002B2CF9AE}" pid="19" name="Mendeley Recent Style Name 8_1">
    <vt:lpwstr>University of Westminster - Harvard - PANAGIOTA TRAGANTZOPOULOU</vt:lpwstr>
  </property>
  <property fmtid="{D5CDD505-2E9C-101B-9397-08002B2CF9AE}" pid="20" name="Mendeley Recent Style Id 9_1">
    <vt:lpwstr>http://www.zotero.org/styles/neuropsychiatrie</vt:lpwstr>
  </property>
  <property fmtid="{D5CDD505-2E9C-101B-9397-08002B2CF9AE}" pid="21" name="Mendeley Recent Style Name 9_1">
    <vt:lpwstr>neuropsychiatrie (Deutsch)</vt:lpwstr>
  </property>
  <property fmtid="{D5CDD505-2E9C-101B-9397-08002B2CF9AE}" pid="22" name="Mendeley Document_1">
    <vt:lpwstr>True</vt:lpwstr>
  </property>
  <property fmtid="{D5CDD505-2E9C-101B-9397-08002B2CF9AE}" pid="23" name="Mendeley Unique User Id_1">
    <vt:lpwstr>87c5a738-6aab-3001-8663-45dc705b4491</vt:lpwstr>
  </property>
  <property fmtid="{D5CDD505-2E9C-101B-9397-08002B2CF9AE}" pid="24" name="Mendeley Citation Style_1">
    <vt:lpwstr>http://www.zotero.org/styles/sage-vancouver</vt:lpwstr>
  </property>
</Properties>
</file>